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9A9B257" w14:textId="77777777" w:rsidR="00136437" w:rsidRDefault="00136437" w:rsidP="00792D76">
      <w:pPr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14:paraId="46ECAAF3" w14:textId="77777777" w:rsidR="00136437" w:rsidRDefault="00136437" w:rsidP="00792D76">
      <w:pPr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14:paraId="050F81C8" w14:textId="77777777" w:rsidR="00136437" w:rsidRDefault="00136437" w:rsidP="00792D76">
      <w:pPr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14:paraId="79CE6BA8" w14:textId="77777777" w:rsidR="00136437" w:rsidRDefault="00136437" w:rsidP="00792D76">
      <w:pPr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14:paraId="7B470833" w14:textId="3EF28B15" w:rsidR="008A6D27" w:rsidRDefault="00792D76" w:rsidP="00792D76">
      <w:pPr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D72C0D">
        <w:rPr>
          <w:rFonts w:ascii="Times New Roman" w:hAnsi="Times New Roman" w:cs="Times New Roman"/>
          <w:b/>
          <w:sz w:val="28"/>
          <w:szCs w:val="28"/>
          <w:lang w:val="en-US"/>
        </w:rPr>
        <w:t>Supporting Information</w:t>
      </w:r>
    </w:p>
    <w:p w14:paraId="00D29E9E" w14:textId="77777777" w:rsidR="00136437" w:rsidRDefault="00136437" w:rsidP="00792D76">
      <w:pPr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14:paraId="6061F6CF" w14:textId="77777777" w:rsidR="00136437" w:rsidRPr="00D72C0D" w:rsidRDefault="00136437" w:rsidP="00792D76">
      <w:pPr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14:paraId="73FA322E" w14:textId="77777777" w:rsidR="00136437" w:rsidRDefault="00136437" w:rsidP="00136437">
      <w:pPr>
        <w:tabs>
          <w:tab w:val="left" w:pos="4820"/>
        </w:tabs>
        <w:spacing w:after="0" w:line="480" w:lineRule="auto"/>
        <w:jc w:val="center"/>
        <w:rPr>
          <w:rFonts w:ascii="Times New Roman" w:eastAsia="Calibri" w:hAnsi="Times New Roman" w:cs="Times New Roman"/>
          <w:b/>
          <w:bCs/>
        </w:rPr>
      </w:pPr>
      <w:r w:rsidRPr="0006336F">
        <w:rPr>
          <w:rFonts w:ascii="Times New Roman" w:eastAsia="Calibri" w:hAnsi="Times New Roman" w:cs="Times New Roman"/>
          <w:b/>
          <w:bCs/>
        </w:rPr>
        <w:t>Enhanced Electrochemical Performance of Battery-Type Zn-Doped MoO₃ Nanoflakes for Hybrid Supercapacitor Applications</w:t>
      </w:r>
    </w:p>
    <w:p w14:paraId="606409F7" w14:textId="77777777" w:rsidR="00136437" w:rsidRPr="004102B1" w:rsidRDefault="00136437" w:rsidP="00136437">
      <w:pPr>
        <w:spacing w:after="200" w:line="276" w:lineRule="auto"/>
        <w:jc w:val="center"/>
        <w:rPr>
          <w:rFonts w:ascii="Times New Roman" w:eastAsia="Calibri" w:hAnsi="Times New Roman" w:cs="Times New Roman"/>
          <w:color w:val="000000" w:themeColor="text1"/>
          <w:sz w:val="22"/>
          <w:szCs w:val="22"/>
          <w:lang w:val="en-US"/>
        </w:rPr>
      </w:pPr>
      <w:r w:rsidRPr="007B6E26">
        <w:rPr>
          <w:rFonts w:ascii="Times New Roman" w:eastAsia="Calibri" w:hAnsi="Times New Roman" w:cs="Times New Roman"/>
          <w:sz w:val="22"/>
          <w:szCs w:val="22"/>
        </w:rPr>
        <w:t>Purusottam Reddy B</w:t>
      </w:r>
      <w:r w:rsidRPr="007B6E26">
        <w:rPr>
          <w:rFonts w:ascii="Times New Roman" w:eastAsia="Calibri" w:hAnsi="Times New Roman" w:cs="Times New Roman"/>
          <w:sz w:val="22"/>
          <w:szCs w:val="22"/>
          <w:vertAlign w:val="superscript"/>
        </w:rPr>
        <w:t>a</w:t>
      </w:r>
      <w:r w:rsidRPr="007B6E26">
        <w:rPr>
          <w:rFonts w:ascii="Times New Roman" w:eastAsia="Calibri" w:hAnsi="Times New Roman" w:cs="Times New Roman"/>
          <w:sz w:val="22"/>
          <w:szCs w:val="22"/>
        </w:rPr>
        <w:t>, Mohamed A. Ghanem</w:t>
      </w:r>
      <w:r>
        <w:rPr>
          <w:rFonts w:ascii="Times New Roman" w:eastAsia="Calibri" w:hAnsi="Times New Roman" w:cs="Times New Roman"/>
          <w:color w:val="000000" w:themeColor="text1"/>
          <w:sz w:val="22"/>
          <w:szCs w:val="22"/>
          <w:vertAlign w:val="superscript"/>
          <w:lang w:val="en-US"/>
        </w:rPr>
        <w:t>b</w:t>
      </w:r>
      <w:r w:rsidRPr="007B6E26">
        <w:rPr>
          <w:rFonts w:ascii="Times New Roman" w:eastAsia="Calibri" w:hAnsi="Times New Roman" w:cs="Times New Roman"/>
          <w:color w:val="000000" w:themeColor="text1"/>
          <w:sz w:val="22"/>
          <w:szCs w:val="22"/>
          <w:lang w:val="en-US"/>
        </w:rPr>
        <w:t xml:space="preserve">, </w:t>
      </w:r>
      <w:r w:rsidRPr="00CD0017">
        <w:rPr>
          <w:rFonts w:ascii="Times New Roman" w:eastAsia="Calibri" w:hAnsi="Times New Roman" w:cs="Times New Roman"/>
          <w:sz w:val="22"/>
          <w:szCs w:val="22"/>
        </w:rPr>
        <w:t>Boseong Son</w:t>
      </w:r>
      <w:r w:rsidRPr="007B6E26">
        <w:rPr>
          <w:rFonts w:ascii="Times New Roman" w:eastAsia="Calibri" w:hAnsi="Times New Roman" w:cs="Times New Roman"/>
          <w:sz w:val="22"/>
          <w:szCs w:val="22"/>
          <w:vertAlign w:val="superscript"/>
        </w:rPr>
        <w:t>a</w:t>
      </w:r>
      <w:r w:rsidRPr="00CD0017">
        <w:rPr>
          <w:rFonts w:ascii="Times New Roman" w:eastAsia="Calibri" w:hAnsi="Times New Roman" w:cs="Times New Roman"/>
          <w:sz w:val="22"/>
          <w:szCs w:val="22"/>
        </w:rPr>
        <w:t>, Huijin Kim</w:t>
      </w:r>
      <w:r w:rsidRPr="007B6E26">
        <w:rPr>
          <w:rFonts w:ascii="Times New Roman" w:eastAsia="Calibri" w:hAnsi="Times New Roman" w:cs="Times New Roman"/>
          <w:sz w:val="22"/>
          <w:szCs w:val="22"/>
          <w:vertAlign w:val="superscript"/>
        </w:rPr>
        <w:t>a</w:t>
      </w:r>
      <w:r w:rsidRPr="00CD0017">
        <w:rPr>
          <w:rFonts w:ascii="Times New Roman" w:eastAsia="Calibri" w:hAnsi="Times New Roman" w:cs="Times New Roman"/>
          <w:sz w:val="22"/>
          <w:szCs w:val="22"/>
        </w:rPr>
        <w:t>,</w:t>
      </w:r>
      <w:r w:rsidRPr="007B6E26">
        <w:rPr>
          <w:rFonts w:ascii="Times New Roman" w:eastAsia="Calibri" w:hAnsi="Times New Roman" w:cs="Times New Roman"/>
          <w:sz w:val="22"/>
          <w:szCs w:val="22"/>
        </w:rPr>
        <w:t xml:space="preserve"> Meenakshamma Ambapuram</w:t>
      </w:r>
      <w:r w:rsidRPr="00ED78C6">
        <w:rPr>
          <w:rFonts w:ascii="Times New Roman" w:eastAsia="Calibri" w:hAnsi="Times New Roman" w:cs="Times New Roman"/>
          <w:sz w:val="22"/>
          <w:szCs w:val="22"/>
          <w:vertAlign w:val="superscript"/>
        </w:rPr>
        <w:t xml:space="preserve"> </w:t>
      </w:r>
      <w:r>
        <w:rPr>
          <w:rFonts w:ascii="Times New Roman" w:eastAsia="Calibri" w:hAnsi="Times New Roman" w:cs="Times New Roman"/>
          <w:sz w:val="22"/>
          <w:szCs w:val="22"/>
          <w:vertAlign w:val="superscript"/>
        </w:rPr>
        <w:t>c</w:t>
      </w:r>
      <w:r>
        <w:rPr>
          <w:rFonts w:ascii="Times New Roman" w:eastAsia="Calibri" w:hAnsi="Times New Roman" w:cs="Times New Roman"/>
          <w:sz w:val="22"/>
          <w:szCs w:val="22"/>
        </w:rPr>
        <w:t xml:space="preserve">, </w:t>
      </w:r>
      <w:r w:rsidRPr="007B6E26">
        <w:rPr>
          <w:rFonts w:ascii="Times New Roman" w:eastAsia="Calibri" w:hAnsi="Times New Roman" w:cs="Times New Roman"/>
          <w:color w:val="000000" w:themeColor="text1"/>
          <w:sz w:val="22"/>
          <w:szCs w:val="22"/>
          <w:lang w:val="en-US"/>
        </w:rPr>
        <w:t>Ramanadha Mangiri</w:t>
      </w:r>
      <w:r w:rsidRPr="007B6E26">
        <w:rPr>
          <w:rFonts w:ascii="Times New Roman" w:eastAsia="Calibri" w:hAnsi="Times New Roman" w:cs="Times New Roman"/>
          <w:color w:val="000000" w:themeColor="text1"/>
          <w:sz w:val="22"/>
          <w:szCs w:val="22"/>
          <w:vertAlign w:val="superscript"/>
          <w:lang w:val="en-US"/>
        </w:rPr>
        <w:t>d*</w:t>
      </w:r>
      <w:r w:rsidRPr="007B6E26">
        <w:rPr>
          <w:rFonts w:ascii="Times New Roman" w:eastAsia="Calibri" w:hAnsi="Times New Roman" w:cs="Times New Roman"/>
          <w:color w:val="000000" w:themeColor="text1"/>
          <w:sz w:val="22"/>
          <w:szCs w:val="22"/>
          <w:lang w:val="en-US"/>
        </w:rPr>
        <w:t xml:space="preserve">, </w:t>
      </w:r>
      <w:r w:rsidRPr="007B6E26">
        <w:rPr>
          <w:rFonts w:ascii="Times New Roman" w:eastAsia="Calibri" w:hAnsi="Times New Roman" w:cs="Times New Roman"/>
          <w:sz w:val="22"/>
          <w:szCs w:val="22"/>
        </w:rPr>
        <w:t>Si</w:t>
      </w:r>
      <w:r w:rsidRPr="007B6E26">
        <w:rPr>
          <w:rFonts w:ascii="Times New Roman" w:eastAsia="Calibri" w:hAnsi="Times New Roman" w:cs="Times New Roman"/>
          <w:color w:val="000000" w:themeColor="text1"/>
          <w:sz w:val="22"/>
          <w:szCs w:val="22"/>
          <w:lang w:val="en-US"/>
        </w:rPr>
        <w:t>-Hyun Park</w:t>
      </w:r>
      <w:r w:rsidRPr="007B6E26">
        <w:rPr>
          <w:rFonts w:ascii="Times New Roman" w:eastAsia="Calibri" w:hAnsi="Times New Roman" w:cs="Times New Roman"/>
          <w:color w:val="000000" w:themeColor="text1"/>
          <w:sz w:val="22"/>
          <w:szCs w:val="22"/>
          <w:vertAlign w:val="superscript"/>
          <w:lang w:val="en-US"/>
        </w:rPr>
        <w:t>a*</w:t>
      </w:r>
    </w:p>
    <w:p w14:paraId="78DF4149" w14:textId="77777777" w:rsidR="00136437" w:rsidRDefault="00136437" w:rsidP="00136437">
      <w:pPr>
        <w:spacing w:after="0" w:line="480" w:lineRule="auto"/>
        <w:jc w:val="both"/>
        <w:rPr>
          <w:rFonts w:ascii="Times New Roman" w:eastAsia="Calibri" w:hAnsi="Times New Roman" w:cs="Times New Roman"/>
          <w:i/>
          <w:color w:val="000000" w:themeColor="text1"/>
          <w:sz w:val="20"/>
          <w:szCs w:val="20"/>
          <w:lang w:val="en-US"/>
        </w:rPr>
      </w:pPr>
      <w:r w:rsidRPr="005D71AC">
        <w:rPr>
          <w:rFonts w:ascii="Times New Roman" w:eastAsia="Calibri" w:hAnsi="Times New Roman" w:cs="Times New Roman"/>
          <w:i/>
          <w:color w:val="000000" w:themeColor="text1"/>
          <w:sz w:val="20"/>
          <w:szCs w:val="20"/>
          <w:vertAlign w:val="superscript"/>
          <w:lang w:val="en-US"/>
        </w:rPr>
        <w:t>a</w:t>
      </w:r>
      <w:r w:rsidRPr="005D71AC">
        <w:rPr>
          <w:rFonts w:ascii="Times New Roman" w:eastAsia="Calibri" w:hAnsi="Times New Roman" w:cs="Times New Roman"/>
          <w:i/>
          <w:color w:val="000000" w:themeColor="text1"/>
          <w:sz w:val="20"/>
          <w:szCs w:val="20"/>
          <w:lang w:val="en-US"/>
        </w:rPr>
        <w:t>Department of Electronic Engineering, Yeungnam University, 280 Daehak-ro, Gyeongsan-si, Gyeongsanbuk-do, South Korea</w:t>
      </w:r>
      <w:r>
        <w:rPr>
          <w:rFonts w:ascii="Times New Roman" w:eastAsia="Calibri" w:hAnsi="Times New Roman" w:cs="Times New Roman"/>
          <w:i/>
          <w:color w:val="000000" w:themeColor="text1"/>
          <w:sz w:val="20"/>
          <w:szCs w:val="20"/>
          <w:lang w:val="en-US"/>
        </w:rPr>
        <w:t>.</w:t>
      </w:r>
    </w:p>
    <w:p w14:paraId="27D897B0" w14:textId="77777777" w:rsidR="00136437" w:rsidRDefault="00136437" w:rsidP="00136437">
      <w:pPr>
        <w:spacing w:after="0" w:line="480" w:lineRule="auto"/>
        <w:jc w:val="both"/>
        <w:rPr>
          <w:rFonts w:ascii="Times New Roman" w:hAnsi="Times New Roman" w:cs="Times New Roman"/>
          <w:i/>
          <w:iCs/>
          <w:sz w:val="20"/>
          <w:szCs w:val="20"/>
        </w:rPr>
      </w:pPr>
      <w:r w:rsidRPr="006A3C74">
        <w:rPr>
          <w:rFonts w:ascii="Times New Roman" w:hAnsi="Times New Roman" w:cs="Times New Roman"/>
          <w:i/>
          <w:iCs/>
          <w:sz w:val="20"/>
          <w:szCs w:val="20"/>
          <w:vertAlign w:val="superscript"/>
        </w:rPr>
        <w:t>b</w:t>
      </w:r>
      <w:r w:rsidRPr="00ED78C6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r w:rsidRPr="00EB0CEA">
        <w:rPr>
          <w:rFonts w:ascii="Times New Roman" w:hAnsi="Times New Roman" w:cs="Times New Roman"/>
          <w:i/>
          <w:iCs/>
          <w:sz w:val="20"/>
          <w:szCs w:val="20"/>
        </w:rPr>
        <w:t>Department of Chemistry, College of Science, King Saud University, P.O. Box 2455, Riyadh 11451, Saudi Arabia</w:t>
      </w:r>
      <w:r w:rsidRPr="00ED78C6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r>
        <w:rPr>
          <w:rFonts w:ascii="Times New Roman" w:hAnsi="Times New Roman" w:cs="Times New Roman"/>
          <w:i/>
          <w:iCs/>
          <w:sz w:val="20"/>
          <w:szCs w:val="20"/>
          <w:vertAlign w:val="superscript"/>
        </w:rPr>
        <w:t>c</w:t>
      </w:r>
      <w:r w:rsidRPr="006A3C74">
        <w:rPr>
          <w:rFonts w:ascii="Times New Roman" w:hAnsi="Times New Roman" w:cs="Times New Roman"/>
          <w:i/>
          <w:iCs/>
          <w:sz w:val="20"/>
          <w:szCs w:val="20"/>
        </w:rPr>
        <w:t>Department of Humanities and Sciences, KSRM College of Engineering, Kadapa-518003, Andhra Pradesh, India.</w:t>
      </w:r>
    </w:p>
    <w:p w14:paraId="3B4012AE" w14:textId="77777777" w:rsidR="00136437" w:rsidRPr="00FA3077" w:rsidRDefault="00136437" w:rsidP="00136437">
      <w:pPr>
        <w:spacing w:after="0" w:line="480" w:lineRule="auto"/>
        <w:jc w:val="both"/>
        <w:rPr>
          <w:rFonts w:ascii="Times New Roman" w:hAnsi="Times New Roman" w:cs="Times New Roman"/>
          <w:i/>
          <w:iCs/>
          <w:sz w:val="20"/>
          <w:szCs w:val="20"/>
        </w:rPr>
      </w:pPr>
      <w:r>
        <w:rPr>
          <w:rFonts w:ascii="Times New Roman" w:hAnsi="Times New Roman" w:cs="Times New Roman"/>
          <w:i/>
          <w:iCs/>
          <w:sz w:val="20"/>
          <w:szCs w:val="20"/>
          <w:vertAlign w:val="superscript"/>
        </w:rPr>
        <w:t>d</w:t>
      </w:r>
      <w:r w:rsidRPr="00FA3077">
        <w:rPr>
          <w:rFonts w:ascii="Times New Roman" w:hAnsi="Times New Roman" w:cs="Times New Roman"/>
          <w:i/>
          <w:iCs/>
          <w:sz w:val="20"/>
          <w:szCs w:val="20"/>
        </w:rPr>
        <w:t>Department of Physics</w:t>
      </w:r>
      <w:r>
        <w:rPr>
          <w:rFonts w:ascii="Times New Roman" w:hAnsi="Times New Roman" w:cs="Times New Roman"/>
          <w:i/>
          <w:iCs/>
          <w:sz w:val="20"/>
          <w:szCs w:val="20"/>
        </w:rPr>
        <w:t xml:space="preserve"> and Semiconductior Science</w:t>
      </w:r>
      <w:r w:rsidRPr="00FA3077">
        <w:rPr>
          <w:rFonts w:ascii="Times New Roman" w:hAnsi="Times New Roman" w:cs="Times New Roman"/>
          <w:i/>
          <w:iCs/>
          <w:sz w:val="20"/>
          <w:szCs w:val="20"/>
        </w:rPr>
        <w:t>, Gachon University, 1342 Seongnamdaero, Sujeong-gu, Seongnam-si, Gyeonggi-do, 461-701, South Korea</w:t>
      </w:r>
    </w:p>
    <w:p w14:paraId="24196B97" w14:textId="7318DE2E" w:rsidR="00136437" w:rsidRPr="006A1139" w:rsidRDefault="00136437" w:rsidP="00136437">
      <w:pPr>
        <w:spacing w:line="480" w:lineRule="auto"/>
        <w:jc w:val="both"/>
      </w:pPr>
      <w:r w:rsidRPr="00EB1CB0">
        <w:rPr>
          <w:rFonts w:ascii="Times New Roman" w:hAnsi="Times New Roman" w:cs="Times New Roman"/>
          <w:bCs/>
          <w:sz w:val="20"/>
          <w:szCs w:val="20"/>
        </w:rPr>
        <w:t xml:space="preserve">*Email: </w:t>
      </w:r>
      <w:hyperlink r:id="rId4" w:history="1">
        <w:r w:rsidRPr="00940221">
          <w:rPr>
            <w:rStyle w:val="Hyperlink"/>
            <w:rFonts w:ascii="Times New Roman" w:hAnsi="Times New Roman" w:cs="Times New Roman"/>
            <w:color w:val="00B0F0"/>
            <w:sz w:val="20"/>
            <w:szCs w:val="20"/>
          </w:rPr>
          <w:t>sihyun_park@yu.ac.kr</w:t>
        </w:r>
      </w:hyperlink>
      <w:r w:rsidRPr="0085520C">
        <w:rPr>
          <w:rFonts w:ascii="Times New Roman" w:hAnsi="Times New Roman" w:cs="Times New Roman"/>
          <w:sz w:val="20"/>
          <w:szCs w:val="20"/>
        </w:rPr>
        <w:t xml:space="preserve"> </w:t>
      </w:r>
      <w:r w:rsidRPr="00EB1CB0">
        <w:rPr>
          <w:rFonts w:ascii="Times New Roman" w:hAnsi="Times New Roman" w:cs="Times New Roman"/>
          <w:sz w:val="20"/>
          <w:szCs w:val="20"/>
        </w:rPr>
        <w:t>(Si-Hyun Park)</w:t>
      </w:r>
      <w:r>
        <w:rPr>
          <w:rFonts w:ascii="Times New Roman" w:hAnsi="Times New Roman" w:cs="Times New Roman"/>
          <w:sz w:val="20"/>
          <w:szCs w:val="20"/>
        </w:rPr>
        <w:t xml:space="preserve">, </w:t>
      </w:r>
      <w:hyperlink r:id="rId5" w:history="1">
        <w:r w:rsidRPr="00940221">
          <w:rPr>
            <w:rStyle w:val="Hyperlink"/>
            <w:rFonts w:ascii="Times New Roman" w:hAnsi="Times New Roman" w:cs="Times New Roman"/>
            <w:bCs/>
            <w:iCs/>
            <w:color w:val="00B0F0"/>
            <w:sz w:val="20"/>
            <w:szCs w:val="20"/>
          </w:rPr>
          <w:t>ramanadh01@gmail.com</w:t>
        </w:r>
      </w:hyperlink>
      <w:r w:rsidRPr="006D7C92">
        <w:rPr>
          <w:rFonts w:ascii="Times New Roman" w:hAnsi="Times New Roman" w:cs="Times New Roman"/>
          <w:bCs/>
          <w:iCs/>
          <w:color w:val="000000" w:themeColor="text1"/>
          <w:sz w:val="20"/>
          <w:szCs w:val="20"/>
        </w:rPr>
        <w:t xml:space="preserve"> (</w:t>
      </w:r>
      <w:r w:rsidRPr="006D7C92">
        <w:rPr>
          <w:rFonts w:ascii="Times New Roman" w:hAnsi="Times New Roman" w:cs="Times New Roman"/>
          <w:color w:val="000000" w:themeColor="text1"/>
          <w:sz w:val="20"/>
          <w:szCs w:val="20"/>
        </w:rPr>
        <w:t>Ramanadha Mangiri)</w:t>
      </w:r>
    </w:p>
    <w:p w14:paraId="37569CD3" w14:textId="77777777" w:rsidR="00B30A82" w:rsidRDefault="00B30A82"/>
    <w:p w14:paraId="0A64DEF5" w14:textId="77777777" w:rsidR="00136437" w:rsidRDefault="00136437"/>
    <w:p w14:paraId="15208DC6" w14:textId="77777777" w:rsidR="00136437" w:rsidRDefault="00136437"/>
    <w:p w14:paraId="1456EA10" w14:textId="77777777" w:rsidR="00136437" w:rsidRDefault="00136437"/>
    <w:p w14:paraId="651EC501" w14:textId="77777777" w:rsidR="00136437" w:rsidRDefault="00136437"/>
    <w:p w14:paraId="7552FEF4" w14:textId="77777777" w:rsidR="00136437" w:rsidRDefault="00136437"/>
    <w:p w14:paraId="3E466251" w14:textId="77777777" w:rsidR="00136437" w:rsidRDefault="00136437"/>
    <w:p w14:paraId="23FC6A5E" w14:textId="77777777" w:rsidR="00136437" w:rsidRDefault="00136437"/>
    <w:p w14:paraId="20495DBD" w14:textId="77777777" w:rsidR="00136437" w:rsidRPr="00136437" w:rsidRDefault="00136437"/>
    <w:p w14:paraId="294C2AA4" w14:textId="5AD3F017" w:rsidR="00136437" w:rsidRDefault="00136437" w:rsidP="00136437">
      <w:pPr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D72C0D">
        <w:rPr>
          <w:rFonts w:ascii="Times New Roman" w:hAnsi="Times New Roman" w:cs="Times New Roman"/>
          <w:b/>
          <w:sz w:val="28"/>
          <w:szCs w:val="28"/>
          <w:lang w:val="en-US"/>
        </w:rPr>
        <w:lastRenderedPageBreak/>
        <w:t>Supporting Information</w:t>
      </w:r>
    </w:p>
    <w:p w14:paraId="5CD660D9" w14:textId="688E843D" w:rsidR="00B30A82" w:rsidRDefault="00136437" w:rsidP="00136437">
      <w:pPr>
        <w:rPr>
          <w:lang w:val="en-US"/>
        </w:rPr>
      </w:pPr>
      <w:r>
        <w:rPr>
          <w:rFonts w:ascii="Times New Roman" w:hAnsi="Times New Roman" w:cs="Times New Roman"/>
          <w:noProof/>
        </w:rPr>
        <mc:AlternateContent>
          <mc:Choice Requires="wpg">
            <w:drawing>
              <wp:anchor distT="71755" distB="71755" distL="114300" distR="114300" simplePos="0" relativeHeight="251659264" behindDoc="0" locked="0" layoutInCell="1" allowOverlap="0" wp14:anchorId="51C57BE7" wp14:editId="045C360B">
                <wp:simplePos x="0" y="0"/>
                <wp:positionH relativeFrom="column">
                  <wp:posOffset>161925</wp:posOffset>
                </wp:positionH>
                <wp:positionV relativeFrom="paragraph">
                  <wp:posOffset>348615</wp:posOffset>
                </wp:positionV>
                <wp:extent cx="5439600" cy="3657600"/>
                <wp:effectExtent l="0" t="0" r="8890" b="0"/>
                <wp:wrapTopAndBottom/>
                <wp:docPr id="2031526037" name="Group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39600" cy="3657600"/>
                          <a:chOff x="0" y="0"/>
                          <a:chExt cx="5439381" cy="3657600"/>
                        </a:xfrm>
                      </wpg:grpSpPr>
                      <wps:wsp>
                        <wps:cNvPr id="620382891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3143250"/>
                            <a:ext cx="5439381" cy="5143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D077ABC" w14:textId="6E698B2F" w:rsidR="00136437" w:rsidRPr="00136437" w:rsidRDefault="00136437" w:rsidP="00136437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</w:pPr>
                              <w:r w:rsidRPr="00136437">
                                <w:rPr>
                                  <w:rFonts w:ascii="Times New Roman" w:hAnsi="Times New Roman" w:cs="Times New Roman"/>
                                  <w:b/>
                                  <w:sz w:val="20"/>
                                  <w:szCs w:val="20"/>
                                  <w:lang w:val="en-US"/>
                                </w:rPr>
                                <w:t>Figure S1:</w:t>
                              </w:r>
                              <w:r w:rsidRPr="00136437">
                                <w:rPr>
                                  <w:rFonts w:ascii="Times New Roman" w:hAnsi="Times New Roman" w:cs="Times New Roman"/>
                                  <w:b/>
                                  <w:sz w:val="20"/>
                                  <w:szCs w:val="20"/>
                                </w:rPr>
                                <w:t>(</w:t>
                              </w:r>
                              <w:r w:rsidRPr="00136437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a) Energy-dispersive X-ray spectroscopy (EDS) spectrum of MO, (b-d) elemental mapping of Mo, O for MO material.</w:t>
                              </w:r>
                            </w:p>
                            <w:p w14:paraId="205CCAD7" w14:textId="62FC43FA" w:rsidR="00136437" w:rsidRPr="002F10F4" w:rsidRDefault="00136437" w:rsidP="00136437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 w:rsidRPr="002F10F4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1461491722" name="Picture 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5785" t="30193" r="18806" b="16739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409575" y="0"/>
                            <a:ext cx="4589780" cy="301688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51C57BE7" id="Group 1" o:spid="_x0000_s1026" style="position:absolute;margin-left:12.75pt;margin-top:27.45pt;width:428.3pt;height:4in;z-index:251659264;mso-wrap-distance-top:5.65pt;mso-wrap-distance-bottom:5.65pt;mso-width-relative:margin" coordsize="54393,365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" o:allowoverlap="f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_x0000_s1027" type="#_x0000_t202" style="position:absolute;top:31432;width:54393;height:51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" stroked="f">
                  <v:textbox>
                    <w:txbxContent>
                      <w:p w14:paraId="3D077ABC" w14:textId="6E698B2F" w:rsidR="00136437" w:rsidRPr="00136437" w:rsidRDefault="00136437" w:rsidP="00136437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</w:pPr>
                        <w:r w:rsidRPr="00136437">
                          <w:rPr>
                            <w:rFonts w:ascii="Times New Roman" w:hAnsi="Times New Roman" w:cs="Times New Roman"/>
                            <w:b/>
                            <w:sz w:val="20"/>
                            <w:szCs w:val="20"/>
                            <w:lang w:val="en-US"/>
                          </w:rPr>
                          <w:t>Figure S1:</w:t>
                        </w:r>
                        <w:r w:rsidRPr="00136437">
                          <w:rPr>
                            <w:rFonts w:ascii="Times New Roman" w:hAnsi="Times New Roman" w:cs="Times New Roman"/>
                            <w:b/>
                            <w:sz w:val="20"/>
                            <w:szCs w:val="20"/>
                          </w:rPr>
                          <w:t>(</w:t>
                        </w:r>
                        <w:r w:rsidRPr="00136437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a) Energy-dispersive X-ray spectroscopy (EDS) spectrum of MO, (b-d) elemental mapping of Mo, O for MO material.</w:t>
                        </w:r>
                      </w:p>
                      <w:p w14:paraId="205CCAD7" w14:textId="62FC43FA" w:rsidR="00136437" w:rsidRPr="002F10F4" w:rsidRDefault="00136437" w:rsidP="00136437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 w:rsidRPr="002F10F4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.</w:t>
                        </w:r>
                      </w:p>
                    </w:txbxContent>
                  </v:textbox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" o:spid="_x0000_s1028" type="#_x0000_t75" style="position:absolute;left:4095;width:45898;height:3016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">
                  <v:imagedata r:id="rId7" o:title="" croptop="19787f" cropbottom="10970f" cropleft="23452f" cropright="12325f"/>
                </v:shape>
                <w10:wrap type="topAndBottom"/>
              </v:group>
            </w:pict>
          </mc:Fallback>
        </mc:AlternateContent>
      </w:r>
    </w:p>
    <w:p w14:paraId="3FE8576D" w14:textId="05A54466" w:rsidR="00B30A82" w:rsidRDefault="00136437" w:rsidP="00D72C0D">
      <w:pPr>
        <w:tabs>
          <w:tab w:val="left" w:pos="2805"/>
        </w:tabs>
        <w:spacing w:line="480" w:lineRule="auto"/>
        <w:jc w:val="both"/>
        <w:rPr>
          <w:lang w:val="en-US"/>
        </w:rPr>
      </w:pPr>
      <w:r>
        <w:rPr>
          <w:noProof/>
          <w:lang w:val="en-US"/>
        </w:rPr>
        <mc:AlternateContent>
          <mc:Choice Requires="wpg">
            <w:drawing>
              <wp:anchor distT="71755" distB="71755" distL="114300" distR="114300" simplePos="0" relativeHeight="251663360" behindDoc="0" locked="0" layoutInCell="1" allowOverlap="0" wp14:anchorId="6FAE282A" wp14:editId="1C19FFA9">
                <wp:simplePos x="0" y="0"/>
                <wp:positionH relativeFrom="column">
                  <wp:posOffset>161925</wp:posOffset>
                </wp:positionH>
                <wp:positionV relativeFrom="paragraph">
                  <wp:posOffset>4337050</wp:posOffset>
                </wp:positionV>
                <wp:extent cx="5439410" cy="2629535"/>
                <wp:effectExtent l="0" t="0" r="8890" b="0"/>
                <wp:wrapTopAndBottom/>
                <wp:docPr id="1510645881" name="Group 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39410" cy="2629535"/>
                          <a:chOff x="0" y="0"/>
                          <a:chExt cx="5439410" cy="2628872"/>
                        </a:xfrm>
                      </wpg:grpSpPr>
                      <wps:wsp>
                        <wps:cNvPr id="837898552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2228822"/>
                            <a:ext cx="5439410" cy="4000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48FB9AD0" w14:textId="36962ECB" w:rsidR="00136437" w:rsidRPr="00136437" w:rsidRDefault="00136437" w:rsidP="00136437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b/>
                                  <w:sz w:val="20"/>
                                  <w:szCs w:val="20"/>
                                </w:rPr>
                              </w:pPr>
                              <w:r w:rsidRPr="00136437">
                                <w:rPr>
                                  <w:rFonts w:ascii="Times New Roman" w:hAnsi="Times New Roman" w:cs="Times New Roman"/>
                                  <w:b/>
                                  <w:sz w:val="20"/>
                                  <w:szCs w:val="20"/>
                                  <w:lang w:val="en-US"/>
                                </w:rPr>
                                <w:t xml:space="preserve">Figure S2: </w:t>
                              </w:r>
                              <w:r w:rsidRPr="00136437">
                                <w:rPr>
                                  <w:rFonts w:ascii="Times New Roman" w:hAnsi="Times New Roman" w:cs="Times New Roman"/>
                                  <w:bCs/>
                                  <w:sz w:val="20"/>
                                  <w:szCs w:val="20"/>
                                </w:rPr>
                                <w:t>CV curves of the MO electrode at 10 to 60 mV/s (e) GCD profiles of the MO electrode at different current densities</w:t>
                              </w:r>
                              <w:r w:rsidRPr="00136437">
                                <w:rPr>
                                  <w:rFonts w:ascii="Times New Roman" w:hAnsi="Times New Roman" w:cs="Times New Roman"/>
                                  <w:bCs/>
                                  <w:sz w:val="20"/>
                                  <w:szCs w:val="20"/>
                                </w:rPr>
                                <w:t>.</w:t>
                              </w:r>
                            </w:p>
                            <w:p w14:paraId="4C9A2934" w14:textId="776EFE5E" w:rsidR="00136437" w:rsidRPr="00136437" w:rsidRDefault="00136437" w:rsidP="00136437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</w:p>
                            <w:p w14:paraId="512B9950" w14:textId="77777777" w:rsidR="00136437" w:rsidRPr="002F10F4" w:rsidRDefault="00136437" w:rsidP="00136437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 w:rsidRPr="002F10F4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455968350" name="Picture 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8230" t="40481" r="23535" b="32292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133975" cy="205613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FAE282A" id="Group 2" o:spid="_x0000_s1029" style="position:absolute;left:0;text-align:left;margin-left:12.75pt;margin-top:341.5pt;width:428.3pt;height:207.05pt;z-index:251663360;mso-wrap-distance-top:5.65pt;mso-wrap-distance-bottom:5.65pt;mso-width-relative:margin;mso-height-relative:margin" coordsize="54394,2628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" o:allowoverlap="f">
                <v:shape id="_x0000_s1030" type="#_x0000_t202" style="position:absolute;top:22288;width:54394;height:40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" stroked="f">
                  <v:textbox>
                    <w:txbxContent>
                      <w:p w14:paraId="48FB9AD0" w14:textId="36962ECB" w:rsidR="00136437" w:rsidRPr="00136437" w:rsidRDefault="00136437" w:rsidP="00136437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b/>
                            <w:sz w:val="20"/>
                            <w:szCs w:val="20"/>
                          </w:rPr>
                        </w:pPr>
                        <w:r w:rsidRPr="00136437">
                          <w:rPr>
                            <w:rFonts w:ascii="Times New Roman" w:hAnsi="Times New Roman" w:cs="Times New Roman"/>
                            <w:b/>
                            <w:sz w:val="20"/>
                            <w:szCs w:val="20"/>
                            <w:lang w:val="en-US"/>
                          </w:rPr>
                          <w:t xml:space="preserve">Figure S2: </w:t>
                        </w:r>
                        <w:r w:rsidRPr="00136437">
                          <w:rPr>
                            <w:rFonts w:ascii="Times New Roman" w:hAnsi="Times New Roman" w:cs="Times New Roman"/>
                            <w:bCs/>
                            <w:sz w:val="20"/>
                            <w:szCs w:val="20"/>
                          </w:rPr>
                          <w:t>CV curves of the MO electrode at 10 to 60 mV/s (e) GCD profiles of the MO electrode at different current densities</w:t>
                        </w:r>
                        <w:r w:rsidRPr="00136437">
                          <w:rPr>
                            <w:rFonts w:ascii="Times New Roman" w:hAnsi="Times New Roman" w:cs="Times New Roman"/>
                            <w:bCs/>
                            <w:sz w:val="20"/>
                            <w:szCs w:val="20"/>
                          </w:rPr>
                          <w:t>.</w:t>
                        </w:r>
                      </w:p>
                      <w:p w14:paraId="4C9A2934" w14:textId="776EFE5E" w:rsidR="00136437" w:rsidRPr="00136437" w:rsidRDefault="00136437" w:rsidP="00136437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</w:p>
                      <w:p w14:paraId="512B9950" w14:textId="77777777" w:rsidR="00136437" w:rsidRPr="002F10F4" w:rsidRDefault="00136437" w:rsidP="00136437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 w:rsidRPr="002F10F4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.</w:t>
                        </w:r>
                      </w:p>
                    </w:txbxContent>
                  </v:textbox>
                </v:shape>
                <v:shape id="Picture 1" o:spid="_x0000_s1031" type="#_x0000_t75" style="position:absolute;width:51339;height:205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">
                  <v:imagedata r:id="rId9" o:title="" croptop="26530f" cropbottom="21163f" cropleft="25054f" cropright="15424f"/>
                </v:shape>
                <w10:wrap type="topAndBottom"/>
              </v:group>
            </w:pict>
          </mc:Fallback>
        </mc:AlternateContent>
      </w:r>
      <w:r w:rsidR="00D72C0D">
        <w:rPr>
          <w:lang w:val="en-US"/>
        </w:rPr>
        <w:tab/>
      </w:r>
    </w:p>
    <w:p w14:paraId="5C6C94ED" w14:textId="664F2758" w:rsidR="00136437" w:rsidRDefault="00136437" w:rsidP="00035226">
      <w:pPr>
        <w:spacing w:line="480" w:lineRule="auto"/>
        <w:jc w:val="both"/>
        <w:rPr>
          <w:rFonts w:ascii="Times New Roman" w:hAnsi="Times New Roman" w:cs="Times New Roman"/>
        </w:rPr>
      </w:pPr>
    </w:p>
    <w:p w14:paraId="60049005" w14:textId="6180925B" w:rsidR="00136437" w:rsidRDefault="00136437" w:rsidP="00035226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1C7BA672" wp14:editId="31358F35">
                <wp:simplePos x="0" y="0"/>
                <wp:positionH relativeFrom="column">
                  <wp:posOffset>0</wp:posOffset>
                </wp:positionH>
                <wp:positionV relativeFrom="paragraph">
                  <wp:posOffset>0</wp:posOffset>
                </wp:positionV>
                <wp:extent cx="5439410" cy="8010525"/>
                <wp:effectExtent l="0" t="0" r="8890" b="9525"/>
                <wp:wrapTopAndBottom/>
                <wp:docPr id="210152717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39410" cy="80105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B82662" w14:textId="0A8ABC30" w:rsidR="00136437" w:rsidRPr="00136437" w:rsidRDefault="00136437" w:rsidP="00136437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Table S1. 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bCs/>
                                <w:sz w:val="20"/>
                                <w:szCs w:val="20"/>
                              </w:rPr>
                              <w:t>Comparative E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bCs/>
                                <w:sz w:val="20"/>
                                <w:szCs w:val="20"/>
                                <w:vertAlign w:val="subscript"/>
                              </w:rPr>
                              <w:t>d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bCs/>
                                <w:sz w:val="20"/>
                                <w:szCs w:val="20"/>
                              </w:rPr>
                              <w:t>, P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bCs/>
                                <w:sz w:val="20"/>
                                <w:szCs w:val="20"/>
                                <w:vertAlign w:val="subscript"/>
                              </w:rPr>
                              <w:t>d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bCs/>
                                <w:sz w:val="20"/>
                                <w:szCs w:val="20"/>
                              </w:rPr>
                              <w:t>, and cycling stability of the fabricated Zn-MO//AC HSC with the reported works</w:t>
                            </w:r>
                            <w:r>
                              <w:rPr>
                                <w:rFonts w:ascii="Times New Roman" w:hAnsi="Times New Roman" w:cs="Times New Roman"/>
                                <w:bCs/>
                                <w:sz w:val="20"/>
                                <w:szCs w:val="20"/>
                              </w:rPr>
                              <w:t>.</w:t>
                            </w:r>
                          </w:p>
                          <w:p w14:paraId="56A57722" w14:textId="77777777" w:rsidR="00136437" w:rsidRPr="00136437" w:rsidRDefault="00136437" w:rsidP="00136437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</w:p>
                          <w:p w14:paraId="5B352508" w14:textId="77777777" w:rsidR="00136437" w:rsidRPr="002F10F4" w:rsidRDefault="00136437" w:rsidP="00136437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2F10F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.</w:t>
                            </w:r>
                          </w:p>
                          <w:tbl>
                            <w:tblPr>
                              <w:tblStyle w:val="TableGrid"/>
                              <w:tblW w:w="7792" w:type="dxa"/>
                              <w:jc w:val="center"/>
                              <w:tblLayout w:type="fixed"/>
                              <w:tblLook w:val="04A0" w:firstRow="1" w:lastRow="0" w:firstColumn="1" w:lastColumn="0" w:noHBand="0" w:noVBand="1"/>
                            </w:tblPr>
                            <w:tblGrid>
                              <w:gridCol w:w="1980"/>
                              <w:gridCol w:w="1276"/>
                              <w:gridCol w:w="1134"/>
                              <w:gridCol w:w="1134"/>
                              <w:gridCol w:w="1417"/>
                              <w:gridCol w:w="851"/>
                            </w:tblGrid>
                            <w:tr w:rsidR="00136437" w:rsidRPr="00136437" w14:paraId="23221D27" w14:textId="77777777" w:rsidTr="00E8052C">
                              <w:trPr>
                                <w:trHeight w:val="1142"/>
                                <w:jc w:val="center"/>
                              </w:trPr>
                              <w:tc>
                                <w:tcPr>
                                  <w:tcW w:w="1980" w:type="dxa"/>
                                  <w:vAlign w:val="center"/>
                                </w:tcPr>
                                <w:p w14:paraId="20DA96B3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</w:rPr>
                                    <w:t>Sample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vAlign w:val="center"/>
                                </w:tcPr>
                                <w:p w14:paraId="7CD40EFD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</w:rPr>
                                    <w:t>Electrolyte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vAlign w:val="center"/>
                                </w:tcPr>
                                <w:p w14:paraId="6E50086D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</w:rPr>
                                    <w:t>E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  <w:vertAlign w:val="subscript"/>
                                    </w:rPr>
                                    <w:t>d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  <w:vertAlign w:val="subscript"/>
                                    </w:rPr>
                                    <w:t xml:space="preserve"> </w:t>
                                  </w:r>
                                  <w:r w:rsidRPr="00136437">
                                    <w:rPr>
                                      <w:b/>
                                      <w:bCs/>
                                    </w:rPr>
                                    <w:t>(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Wh kg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vertAlign w:val="superscript"/>
                                    </w:rPr>
                                    <w:t>-1</w:t>
                                  </w:r>
                                  <w:r w:rsidRPr="00136437">
                                    <w:rPr>
                                      <w:b/>
                                      <w:bCs/>
                                    </w:rPr>
                                    <w:t>)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vAlign w:val="center"/>
                                </w:tcPr>
                                <w:p w14:paraId="0F603C01" w14:textId="77777777" w:rsid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  <w:vertAlign w:val="subscript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</w:rPr>
                                    <w:t>P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  <w:vertAlign w:val="subscript"/>
                                    </w:rPr>
                                    <w:t>d</w:t>
                                  </w:r>
                                </w:p>
                                <w:p w14:paraId="79EAB652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b/>
                                      <w:bCs/>
                                    </w:rPr>
                                    <w:t>(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W kg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vertAlign w:val="superscript"/>
                                    </w:rPr>
                                    <w:t>-1</w:t>
                                  </w:r>
                                  <w:r w:rsidRPr="00136437">
                                    <w:rPr>
                                      <w:b/>
                                      <w:bCs/>
                                    </w:rPr>
                                    <w:t>)</w:t>
                                  </w:r>
                                </w:p>
                              </w:tc>
                              <w:tc>
                                <w:tcPr>
                                  <w:tcW w:w="1417" w:type="dxa"/>
                                  <w:vAlign w:val="center"/>
                                </w:tcPr>
                                <w:p w14:paraId="3C615E54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</w:rPr>
                                    <w:t>stability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vAlign w:val="center"/>
                                </w:tcPr>
                                <w:p w14:paraId="7E6C7DC6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</w:rPr>
                                    <w:t>Ref.</w:t>
                                  </w:r>
                                </w:p>
                              </w:tc>
                            </w:tr>
                            <w:tr w:rsidR="00136437" w:rsidRPr="00136437" w14:paraId="2639DD04" w14:textId="77777777" w:rsidTr="00E8052C">
                              <w:trPr>
                                <w:trHeight w:val="815"/>
                                <w:jc w:val="center"/>
                              </w:trPr>
                              <w:tc>
                                <w:tcPr>
                                  <w:tcW w:w="1980" w:type="dxa"/>
                                  <w:vAlign w:val="center"/>
                                </w:tcPr>
                                <w:p w14:paraId="6EC51D55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CoMoFN-90//CoMoFN-90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vAlign w:val="center"/>
                                </w:tcPr>
                                <w:p w14:paraId="1B03409D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3 M KOH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vAlign w:val="center"/>
                                </w:tcPr>
                                <w:p w14:paraId="66D28EE4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Cs/>
                                      <w:sz w:val="20"/>
                                      <w:szCs w:val="20"/>
                                    </w:rPr>
                                    <w:t>6.44 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vAlign w:val="center"/>
                                </w:tcPr>
                                <w:p w14:paraId="36C0A216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Cs/>
                                      <w:sz w:val="20"/>
                                      <w:szCs w:val="20"/>
                                    </w:rPr>
                                    <w:t>7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bCs/>
                                      <w:sz w:val="20"/>
                                      <w:szCs w:val="20"/>
                                    </w:rPr>
                                    <w:t>00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bCs/>
                                      <w:sz w:val="20"/>
                                      <w:szCs w:val="20"/>
                                    </w:rPr>
                                    <w:t> </w:t>
                                  </w:r>
                                </w:p>
                              </w:tc>
                              <w:tc>
                                <w:tcPr>
                                  <w:tcW w:w="1417" w:type="dxa"/>
                                  <w:vAlign w:val="center"/>
                                </w:tcPr>
                                <w:p w14:paraId="1716F6FE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6500 cycles @ 73% at 1 A g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vertAlign w:val="superscript"/>
                                    </w:rPr>
                                    <w:t>-1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vAlign w:val="center"/>
                                </w:tcPr>
                                <w:p w14:paraId="670E2F4F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instrText xml:space="preserve"> ADDIN EN.CITE &lt;EndNote&gt;&lt;Cite&gt;&lt;Author&gt;Hsiao&lt;/Author&gt;&lt;Year&gt;2022&lt;/Year&gt;&lt;RecNum&gt;48&lt;/RecNum&gt;&lt;DisplayText&gt;[1]&lt;/DisplayText&gt;&lt;record&gt;&lt;rec-number&gt;48&lt;/rec-number&gt;&lt;foreign-keys&gt;&lt;key app="EN" db-id="f2tpffeap9aedcertti59sxuv5fxtrdtzfzf" timestamp="1756870468"&gt;48&lt;/key&gt;&lt;/foreign-keys&gt;&lt;ref-type name="Journal Article"&gt;17&lt;/ref-type&gt;&lt;contributors&gt;&lt;authors&gt;&lt;author&gt;Hsiao, Yu-Cheng&lt;/author&gt;&lt;author&gt;Yu, Hsiang-Yu&lt;/author&gt;&lt;author&gt;Lee, Pin-Yan&lt;/author&gt;&lt;author&gt;Yougbaré, Sibidou&lt;/author&gt;&lt;author&gt;Lin, Lu-Yin&lt;/author&gt;&lt;author&gt;Wu, Yung-Fu&lt;/author&gt;&lt;/authors&gt;&lt;/contributors&gt;&lt;titles&gt;&lt;title&gt;Facile synthesis of ammonium-decorated cobalt molybdenum fluoride as electroactive material of supercapacitor&lt;/title&gt;&lt;secondary-title&gt;Journal of Energy Storage&lt;/secondary-title&gt;&lt;/titles&gt;&lt;periodical&gt;&lt;full-title&gt;Journal of Energy Storage&lt;/full-title&gt;&lt;/periodical&gt;&lt;pages&gt;106055&lt;/pages&gt;&lt;volume&gt;56&lt;/volume&gt;&lt;keywords&gt;&lt;keyword&gt;Ammonia fluoride&lt;/keyword&gt;&lt;keyword&gt;Cobalt molybdenum fluoride&lt;/keyword&gt;&lt;keyword&gt;Hydrothermal&lt;/keyword&gt;&lt;keyword&gt;Perovskite&lt;/keyword&gt;&lt;keyword&gt;Supercapacitor&lt;/keyword&gt;&lt;keyword&gt;Zeolitic imidazolate framework 67&lt;/keyword&gt;&lt;/keywords&gt;&lt;dates&gt;&lt;year&gt;2022&lt;/year&gt;&lt;pub-dates&gt;&lt;date&gt;2022/12/10/&lt;/date&gt;&lt;/pub-dates&gt;&lt;/dates&gt;&lt;isbn&gt;2352-152X&lt;/isbn&gt;&lt;urls&gt;&lt;related-urls&gt;&lt;url&gt;https://www.sciencedirect.com/science/article/pii/S2352152X22020436&lt;/url&gt;&lt;/related-urls&gt;&lt;/urls&gt;&lt;electronic-resource-num&gt;https://doi.org/10.1016/j.est.2022.106055&lt;/electronic-resource-num&gt;&lt;/record&gt;&lt;/Cite&gt;&lt;/EndNote&gt;</w:instrTex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noProof/>
                                      <w:sz w:val="20"/>
                                      <w:szCs w:val="20"/>
                                    </w:rPr>
                                    <w:t>[1]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136437" w:rsidRPr="00136437" w14:paraId="5FD67794" w14:textId="77777777" w:rsidTr="00E8052C">
                              <w:trPr>
                                <w:trHeight w:val="1160"/>
                                <w:jc w:val="center"/>
                              </w:trPr>
                              <w:tc>
                                <w:tcPr>
                                  <w:tcW w:w="1980" w:type="dxa"/>
                                  <w:vAlign w:val="center"/>
                                </w:tcPr>
                                <w:p w14:paraId="14E0AAD6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MoO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vertAlign w:val="subscript"/>
                                    </w:rPr>
                                    <w:t>3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/PPy/rGO//MoO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vertAlign w:val="subscript"/>
                                    </w:rPr>
                                    <w:t>3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/PPy/rGO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vAlign w:val="center"/>
                                </w:tcPr>
                                <w:p w14:paraId="0A06990E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1 mol L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vertAlign w:val="superscript"/>
                                    </w:rPr>
                                    <w:t>-1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 Na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vertAlign w:val="subscript"/>
                                    </w:rPr>
                                    <w:t>2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SO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vertAlign w:val="subscript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vAlign w:val="center"/>
                                </w:tcPr>
                                <w:p w14:paraId="3A2A623D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Cs/>
                                      <w:sz w:val="20"/>
                                      <w:szCs w:val="20"/>
                                    </w:rPr>
                                    <w:t>19.8 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vAlign w:val="center"/>
                                </w:tcPr>
                                <w:p w14:paraId="070781D3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Cs/>
                                      <w:sz w:val="20"/>
                                      <w:szCs w:val="20"/>
                                    </w:rPr>
                                    <w:t xml:space="preserve">301 </w:t>
                                  </w:r>
                                </w:p>
                              </w:tc>
                              <w:tc>
                                <w:tcPr>
                                  <w:tcW w:w="1417" w:type="dxa"/>
                                  <w:vAlign w:val="center"/>
                                </w:tcPr>
                                <w:p w14:paraId="460C2FF4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6000 cycles @ 86.2% at 2 A g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vertAlign w:val="superscript"/>
                                    </w:rPr>
                                    <w:t>-1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vAlign w:val="center"/>
                                </w:tcPr>
                                <w:p w14:paraId="5C98753C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instrText xml:space="preserve"> ADDIN EN.CITE &lt;EndNote&gt;&lt;Cite&gt;&lt;Author&gt;Deng&lt;/Author&gt;&lt;Year&gt;2021&lt;/Year&gt;&lt;RecNum&gt;49&lt;/RecNum&gt;&lt;DisplayText&gt;[2]&lt;/DisplayText&gt;&lt;record&gt;&lt;rec-number&gt;49&lt;/rec-number&gt;&lt;foreign-keys&gt;&lt;key app="EN" db-id="f2tpffeap9aedcertti59sxuv5fxtrdtzfzf" timestamp="1756870468"&gt;49&lt;/key&gt;&lt;/foreign-keys&gt;&lt;ref-type name="Journal Article"&gt;17&lt;/ref-type&gt;&lt;contributors&gt;&lt;authors&gt;&lt;author&gt;Deng, Hangchun&lt;/author&gt;&lt;author&gt;Huang, Jie&lt;/author&gt;&lt;author&gt;Hu, Zhiyong&lt;/author&gt;&lt;author&gt;Chen, Xiangfei&lt;/author&gt;&lt;author&gt;Huang, Dejuan&lt;/author&gt;&lt;author&gt;Jin, Tianxiang&lt;/author&gt;&lt;/authors&gt;&lt;/contributors&gt;&lt;titles&gt;&lt;title&gt;Fabrication of a Three-Dimensionally Networked MoO3/PPy/rGO Composite for a High-Performance Symmetric Supercapacitor&lt;/title&gt;&lt;secondary-title&gt;ACS Omega&lt;/secondary-title&gt;&lt;/titles&gt;&lt;periodical&gt;&lt;full-title&gt;ACS Omega&lt;/full-title&gt;&lt;/periodical&gt;&lt;pages&gt;9426-9432&lt;/pages&gt;&lt;volume&gt;6&lt;/volume&gt;&lt;number&gt;14&lt;/number&gt;&lt;dates&gt;&lt;year&gt;2021&lt;/year&gt;&lt;pub-dates&gt;&lt;date&gt;2021/04/13&lt;/date&gt;&lt;/pub-dates&gt;&lt;/dates&gt;&lt;publisher&gt;American Chemical Society&lt;/publisher&gt;&lt;urls&gt;&lt;related-urls&gt;&lt;url&gt;https://doi.org/10.1021/acsomega.0c05953&lt;/url&gt;&lt;/related-urls&gt;&lt;/urls&gt;&lt;electronic-resource-num&gt;10.1021/acsomega.0c05953&lt;/electronic-resource-num&gt;&lt;/record&gt;&lt;/Cite&gt;&lt;/EndNote&gt;</w:instrTex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noProof/>
                                      <w:sz w:val="20"/>
                                      <w:szCs w:val="20"/>
                                    </w:rPr>
                                    <w:t>[2]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136437" w:rsidRPr="00136437" w14:paraId="60AC98F6" w14:textId="77777777" w:rsidTr="00E8052C">
                              <w:trPr>
                                <w:trHeight w:val="1637"/>
                                <w:jc w:val="center"/>
                              </w:trPr>
                              <w:tc>
                                <w:tcPr>
                                  <w:tcW w:w="1980" w:type="dxa"/>
                                  <w:vAlign w:val="center"/>
                                </w:tcPr>
                                <w:p w14:paraId="41B6617A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iCs/>
                                      <w:sz w:val="20"/>
                                      <w:szCs w:val="20"/>
                                    </w:rPr>
                                    <w:t>N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-rGO/ZnCo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vertAlign w:val="subscript"/>
                                    </w:rPr>
                                    <w:t>2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O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vertAlign w:val="subscript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vAlign w:val="center"/>
                                </w:tcPr>
                                <w:p w14:paraId="0CC650B4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1 M KOH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vAlign w:val="center"/>
                                </w:tcPr>
                                <w:p w14:paraId="2F12B287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Cs/>
                                      <w:sz w:val="20"/>
                                      <w:szCs w:val="20"/>
                                    </w:rPr>
                                    <w:t>21 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vAlign w:val="center"/>
                                </w:tcPr>
                                <w:p w14:paraId="7B57B42A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Cs/>
                                      <w:sz w:val="20"/>
                                      <w:szCs w:val="20"/>
                                    </w:rPr>
                                    <w:t xml:space="preserve">1500 </w:t>
                                  </w:r>
                                </w:p>
                              </w:tc>
                              <w:tc>
                                <w:tcPr>
                                  <w:tcW w:w="1417" w:type="dxa"/>
                                  <w:vAlign w:val="center"/>
                                </w:tcPr>
                                <w:p w14:paraId="6EA7A844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5000 cycles @ 89.6%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vAlign w:val="center"/>
                                </w:tcPr>
                                <w:p w14:paraId="30EF2008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instrText xml:space="preserve"> ADDIN EN.CITE &lt;EndNote&gt;&lt;Cite&gt;&lt;Author&gt;Vignesh&lt;/Author&gt;&lt;Year&gt;2023&lt;/Year&gt;&lt;RecNum&gt;50&lt;/RecNum&gt;&lt;DisplayText&gt;[3]&lt;/DisplayText&gt;&lt;record&gt;&lt;rec-number&gt;50&lt;/rec-number&gt;&lt;foreign-keys&gt;&lt;key app="EN" db-id="f2tpffeap9aedcertti59sxuv5fxtrdtzfzf" timestamp="1756870468"&gt;50&lt;/key&gt;&lt;/foreign-keys&gt;&lt;ref-type name="Journal Article"&gt;17&lt;/ref-type&gt;&lt;contributors&gt;&lt;authors&gt;&lt;author&gt;Vignesh, G.&lt;/author&gt;&lt;author&gt;Ranjithkumar, R.&lt;/author&gt;&lt;author&gt;Devendran, P.&lt;/author&gt;&lt;author&gt;Nallamuthu, N.&lt;/author&gt;&lt;author&gt;Sudhahar, S.&lt;/author&gt;&lt;author&gt;Krishna Kumar, M.&lt;/author&gt;&lt;/authors&gt;&lt;/contributors&gt;&lt;titles&gt;&lt;title&gt;Nitrogen doped reduced graphene oxide/ZnCo2O4 nanocomposite electrode for hybrid supercapacitor application&lt;/title&gt;&lt;secondary-title&gt;Materials Science and Engineering: B&lt;/secondary-title&gt;&lt;/titles&gt;&lt;periodical&gt;&lt;full-title&gt;Materials Science and Engineering: B&lt;/full-title&gt;&lt;/periodical&gt;&lt;pages&gt;116328&lt;/pages&gt;&lt;volume&gt;290&lt;/volume&gt;&lt;keywords&gt;&lt;keyword&gt;Nitrogen doped reduced graphene oxide (-rGO)&lt;/keyword&gt;&lt;keyword&gt;Asymmetric Supercapacitor&lt;/keyword&gt;&lt;keyword&gt;Cyclic Voltammetry&lt;/keyword&gt;&lt;keyword&gt;Electrochemistry&lt;/keyword&gt;&lt;keyword&gt;Spinel metal oxides&lt;/keyword&gt;&lt;/keywords&gt;&lt;dates&gt;&lt;year&gt;2023&lt;/year&gt;&lt;pub-dates&gt;&lt;date&gt;2023/04/01/&lt;/date&gt;&lt;/pub-dates&gt;&lt;/dates&gt;&lt;isbn&gt;0921-5107&lt;/isbn&gt;&lt;urls&gt;&lt;related-urls&gt;&lt;url&gt;https://www.sciencedirect.com/science/article/pii/S0921510723000703&lt;/url&gt;&lt;/related-urls&gt;&lt;/urls&gt;&lt;electronic-resource-num&gt;https://doi.org/10.1016/j.mseb.2023.116328&lt;/electronic-resource-num&gt;&lt;/record&gt;&lt;/Cite&gt;&lt;/EndNote&gt;</w:instrTex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noProof/>
                                      <w:sz w:val="20"/>
                                      <w:szCs w:val="20"/>
                                    </w:rPr>
                                    <w:t>[3]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136437" w:rsidRPr="00136437" w14:paraId="1FBEF674" w14:textId="77777777" w:rsidTr="00E8052C">
                              <w:trPr>
                                <w:trHeight w:val="1250"/>
                                <w:jc w:val="center"/>
                              </w:trPr>
                              <w:tc>
                                <w:tcPr>
                                  <w:tcW w:w="1980" w:type="dxa"/>
                                  <w:vAlign w:val="center"/>
                                </w:tcPr>
                                <w:p w14:paraId="58750F33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ZnCo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vertAlign w:val="subscript"/>
                                    </w:rPr>
                                    <w:t>2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O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vertAlign w:val="subscript"/>
                                    </w:rPr>
                                    <w:t>4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@ZnWO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vertAlign w:val="subscript"/>
                                    </w:rPr>
                                    <w:t>4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//AC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vAlign w:val="center"/>
                                </w:tcPr>
                                <w:p w14:paraId="1DD4FEB5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3 M KOH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vAlign w:val="center"/>
                                </w:tcPr>
                                <w:p w14:paraId="0F3C1DCE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Cs/>
                                      <w:sz w:val="20"/>
                                      <w:szCs w:val="20"/>
                                    </w:rPr>
                                    <w:t>24 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vAlign w:val="center"/>
                                </w:tcPr>
                                <w:p w14:paraId="10501638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Cs/>
                                      <w:sz w:val="20"/>
                                      <w:szCs w:val="20"/>
                                    </w:rPr>
                                    <w:t xml:space="preserve">400 </w:t>
                                  </w:r>
                                </w:p>
                              </w:tc>
                              <w:tc>
                                <w:tcPr>
                                  <w:tcW w:w="1417" w:type="dxa"/>
                                  <w:vAlign w:val="center"/>
                                </w:tcPr>
                                <w:p w14:paraId="6B712687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5000 cycles @ 98.5% at 100 mA cm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vertAlign w:val="superscript"/>
                                    </w:rPr>
                                    <w:t>-2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vAlign w:val="center"/>
                                </w:tcPr>
                                <w:p w14:paraId="6EDFEE1E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instrText xml:space="preserve"> ADDIN EN.CITE &lt;EndNote&gt;&lt;Cite&gt;&lt;Author&gt;Xie&lt;/Author&gt;&lt;Year&gt;2018&lt;/Year&gt;&lt;RecNum&gt;51&lt;/RecNum&gt;&lt;DisplayText&gt;[4]&lt;/DisplayText&gt;&lt;record&gt;&lt;rec-number&gt;51&lt;/rec-number&gt;&lt;foreign-keys&gt;&lt;key app="EN" db-id="f2tpffeap9aedcertti59sxuv5fxtrdtzfzf" timestamp="1756870468"&gt;51&lt;/key&gt;&lt;/foreign-keys&gt;&lt;ref-type name="Journal Article"&gt;17&lt;/ref-type&gt;&lt;contributors&gt;&lt;authors&gt;&lt;author&gt;Xie, Li&lt;/author&gt;&lt;author&gt;Liu, Yu&lt;/author&gt;&lt;author&gt;Bai, Hongye&lt;/author&gt;&lt;author&gt;Li, Chunxiang&lt;/author&gt;&lt;author&gt;Mao, Baodong&lt;/author&gt;&lt;author&gt;Sun, Lin&lt;/author&gt;&lt;author&gt;Shi, Weidong&lt;/author&gt;&lt;/authors&gt;&lt;/contributors&gt;&lt;titles&gt;&lt;title&gt;Core-shell structured ZnCo2O4@ZnWO4 nanowire arrays on nickel foam for advanced asymmetric supercapacitors&lt;/title&gt;&lt;secondary-title&gt;Journal of Colloid and Interface Science&lt;/secondary-title&gt;&lt;/titles&gt;&lt;periodical&gt;&lt;full-title&gt;Journal of Colloid and Interface Science&lt;/full-title&gt;&lt;/periodical&gt;&lt;pages&gt;64-73&lt;/pages&gt;&lt;volume&gt;531&lt;/volume&gt;&lt;keywords&gt;&lt;keyword&gt;ZnCoO@ZnWO&lt;/keyword&gt;&lt;keyword&gt;Core–shell&lt;/keyword&gt;&lt;keyword&gt;Hydrothermal method&lt;/keyword&gt;&lt;keyword&gt;Asymmetric supercapacitor&lt;/keyword&gt;&lt;keyword&gt;Specific capacitance&lt;/keyword&gt;&lt;/keywords&gt;&lt;dates&gt;&lt;year&gt;2018&lt;/year&gt;&lt;pub-dates&gt;&lt;date&gt;2018/12/01/&lt;/date&gt;&lt;/pub-dates&gt;&lt;/dates&gt;&lt;isbn&gt;0021-9797&lt;/isbn&gt;&lt;urls&gt;&lt;related-urls&gt;&lt;url&gt;https://www.sciencedirect.com/science/article/pii/S002197971830804X&lt;/url&gt;&lt;/related-urls&gt;&lt;/urls&gt;&lt;electronic-resource-num&gt;https://doi.org/10.1016/j.jcis.2018.07.049&lt;/electronic-resource-num&gt;&lt;/record&gt;&lt;/Cite&gt;&lt;/EndNote&gt;</w:instrTex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noProof/>
                                      <w:sz w:val="20"/>
                                      <w:szCs w:val="20"/>
                                    </w:rPr>
                                    <w:t>[4]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136437" w:rsidRPr="00136437" w14:paraId="5B6F172E" w14:textId="77777777" w:rsidTr="00E8052C">
                              <w:trPr>
                                <w:trHeight w:val="1070"/>
                                <w:jc w:val="center"/>
                              </w:trPr>
                              <w:tc>
                                <w:tcPr>
                                  <w:tcW w:w="1980" w:type="dxa"/>
                                  <w:vAlign w:val="center"/>
                                </w:tcPr>
                                <w:p w14:paraId="7C0175DC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ZnCo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vertAlign w:val="subscript"/>
                                    </w:rPr>
                                    <w:t>2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O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vertAlign w:val="subscript"/>
                                    </w:rPr>
                                    <w:t>4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//AC ASC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vAlign w:val="center"/>
                                </w:tcPr>
                                <w:p w14:paraId="5F138230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2 M KOH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vAlign w:val="center"/>
                                </w:tcPr>
                                <w:p w14:paraId="0A7662A7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Cs/>
                                      <w:sz w:val="20"/>
                                      <w:szCs w:val="20"/>
                                    </w:rPr>
                                    <w:t>21.2 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vAlign w:val="center"/>
                                </w:tcPr>
                                <w:p w14:paraId="7AB353C4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Cs/>
                                      <w:sz w:val="20"/>
                                      <w:szCs w:val="20"/>
                                    </w:rPr>
                                    <w:t xml:space="preserve">800 </w:t>
                                  </w:r>
                                </w:p>
                              </w:tc>
                              <w:tc>
                                <w:tcPr>
                                  <w:tcW w:w="1417" w:type="dxa"/>
                                  <w:vAlign w:val="center"/>
                                </w:tcPr>
                                <w:p w14:paraId="4CA181C2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10000 cycles @ 100% at 5 A g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vertAlign w:val="superscript"/>
                                    </w:rPr>
                                    <w:t>-1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vAlign w:val="center"/>
                                </w:tcPr>
                                <w:p w14:paraId="6AFBDD8B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instrText xml:space="preserve"> ADDIN EN.CITE &lt;EndNote&gt;&lt;Cite&gt;&lt;Author&gt;Eum&lt;/Author&gt;&lt;Year&gt;2021&lt;/Year&gt;&lt;RecNum&gt;52&lt;/RecNum&gt;&lt;DisplayText&gt;[5]&lt;/DisplayText&gt;&lt;record&gt;&lt;rec-number&gt;52&lt;/rec-number&gt;&lt;foreign-keys&gt;&lt;key app="EN" db-id="f2tpffeap9aedcertti59sxuv5fxtrdtzfzf" timestamp="1756870468"&gt;52&lt;/key&gt;&lt;/foreign-keys&gt;&lt;ref-type name="Journal Article"&gt;17&lt;/ref-type&gt;&lt;contributors&gt;&lt;authors&gt;&lt;author&gt;Eum, Jeong-Hyun&lt;/author&gt;&lt;author&gt;Mandal, Debasish&lt;/author&gt;&lt;author&gt;Kim, Hansung&lt;/author&gt;&lt;/authors&gt;&lt;/contributors&gt;&lt;titles&gt;&lt;title&gt;A novel synthesis of 2D porous ZnCo2O4 nanoflakes using deep eutectic solvent for high-performance asymmetric supercapacitors&lt;/title&gt;&lt;secondary-title&gt;Journal of Electroanalytical Chemistry&lt;/secondary-title&gt;&lt;/titles&gt;&lt;periodical&gt;&lt;full-title&gt;Journal of Electroanalytical Chemistry&lt;/full-title&gt;&lt;/periodical&gt;&lt;pages&gt;115299&lt;/pages&gt;&lt;volume&gt;892&lt;/volume&gt;&lt;keywords&gt;&lt;keyword&gt;Supercapacitor&lt;/keyword&gt;&lt;keyword&gt;ZnCoO&lt;/keyword&gt;&lt;keyword&gt;Deep eutectic solvent&lt;/keyword&gt;&lt;keyword&gt;Ionothermal&lt;/keyword&gt;&lt;keyword&gt;2D porous nanoflakes&lt;/keyword&gt;&lt;/keywords&gt;&lt;dates&gt;&lt;year&gt;2021&lt;/year&gt;&lt;pub-dates&gt;&lt;date&gt;2021/07/01/&lt;/date&gt;&lt;/pub-dates&gt;&lt;/dates&gt;&lt;isbn&gt;1572-6657&lt;/isbn&gt;&lt;urls&gt;&lt;related-urls&gt;&lt;url&gt;https://www.sciencedirect.com/science/article/pii/S1572665721003258&lt;/url&gt;&lt;/related-urls&gt;&lt;/urls&gt;&lt;electronic-resource-num&gt;https://doi.org/10.1016/j.jelechem.2021.115299&lt;/electronic-resource-num&gt;&lt;/record&gt;&lt;/Cite&gt;&lt;/EndNote&gt;</w:instrTex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noProof/>
                                      <w:sz w:val="20"/>
                                      <w:szCs w:val="20"/>
                                    </w:rPr>
                                    <w:t>[5]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136437" w:rsidRPr="00136437" w14:paraId="266415C8" w14:textId="77777777" w:rsidTr="00E8052C">
                              <w:trPr>
                                <w:trHeight w:val="1340"/>
                                <w:jc w:val="center"/>
                              </w:trPr>
                              <w:tc>
                                <w:tcPr>
                                  <w:tcW w:w="1980" w:type="dxa"/>
                                  <w:vAlign w:val="center"/>
                                </w:tcPr>
                                <w:p w14:paraId="4FD918F3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PANI-ZnCo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vertAlign w:val="subscript"/>
                                    </w:rPr>
                                    <w:t>2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O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vertAlign w:val="subscript"/>
                                    </w:rPr>
                                    <w:t>4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//AC HSC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vAlign w:val="center"/>
                                </w:tcPr>
                                <w:p w14:paraId="569F08EE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2 M KOH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vAlign w:val="center"/>
                                </w:tcPr>
                                <w:p w14:paraId="2E266675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Cs/>
                                      <w:sz w:val="20"/>
                                      <w:szCs w:val="20"/>
                                    </w:rPr>
                                    <w:t>13.25 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vAlign w:val="center"/>
                                </w:tcPr>
                                <w:p w14:paraId="123561BC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Cs/>
                                      <w:sz w:val="20"/>
                                      <w:szCs w:val="20"/>
                                    </w:rPr>
                                    <w:t xml:space="preserve">375 </w:t>
                                  </w:r>
                                </w:p>
                              </w:tc>
                              <w:tc>
                                <w:tcPr>
                                  <w:tcW w:w="1417" w:type="dxa"/>
                                  <w:vAlign w:val="center"/>
                                </w:tcPr>
                                <w:p w14:paraId="24F32ADC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3000 cycles @ 90%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vAlign w:val="center"/>
                                </w:tcPr>
                                <w:p w14:paraId="1FC0114A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instrText xml:space="preserve"> ADDIN EN.CITE &lt;EndNote&gt;&lt;Cite&gt;&lt;Author&gt;Omar&lt;/Author&gt;&lt;Year&gt;2017&lt;/Year&gt;&lt;RecNum&gt;53&lt;/RecNum&gt;&lt;DisplayText&gt;[6]&lt;/DisplayText&gt;&lt;record&gt;&lt;rec-number&gt;53&lt;/rec-number&gt;&lt;foreign-keys&gt;&lt;key app="EN" db-id="f2tpffeap9aedcertti59sxuv5fxtrdtzfzf" timestamp="1756870468"&gt;53&lt;/key&gt;&lt;/foreign-keys&gt;&lt;ref-type name="Journal Article"&gt;17&lt;/ref-type&gt;&lt;contributors&gt;&lt;authors&gt;&lt;author&gt;Omar, Fatin Saiha&lt;/author&gt;&lt;author&gt;Numan, Arshid&lt;/author&gt;&lt;author&gt;Duraisamy, Navaneethan&lt;/author&gt;&lt;author&gt;Bashir, Shahid&lt;/author&gt;&lt;author&gt;Ramesh, K.&lt;/author&gt;&lt;author&gt;Ramesh, S.&lt;/author&gt;&lt;/authors&gt;&lt;/contributors&gt;&lt;titles&gt;&lt;title&gt;A promising binary nanocomposite of zinc cobaltite intercalated with polyaniline for supercapacitor and hydrazine sensor&lt;/title&gt;&lt;secondary-title&gt;Journal of Alloys and Compounds&lt;/secondary-title&gt;&lt;/titles&gt;&lt;periodical&gt;&lt;full-title&gt;Journal of Alloys and Compounds&lt;/full-title&gt;&lt;/periodical&gt;&lt;pages&gt;96-105&lt;/pages&gt;&lt;volume&gt;716&lt;/volume&gt;&lt;keywords&gt;&lt;keyword&gt;Nanostructured materials&lt;/keyword&gt;&lt;keyword&gt;Electrochemical reactions&lt;/keyword&gt;&lt;keyword&gt;Electrode materials&lt;/keyword&gt;&lt;keyword&gt;Oxide materials&lt;/keyword&gt;&lt;keyword&gt;Catalysis&lt;/keyword&gt;&lt;/keywords&gt;&lt;dates&gt;&lt;year&gt;2017&lt;/year&gt;&lt;pub-dates&gt;&lt;date&gt;2017/09/05/&lt;/date&gt;&lt;/pub-dates&gt;&lt;/dates&gt;&lt;isbn&gt;0925-8388&lt;/isbn&gt;&lt;urls&gt;&lt;related-urls&gt;&lt;url&gt;https://www.sciencedirect.com/science/article/pii/S0925838817316225&lt;/url&gt;&lt;/related-urls&gt;&lt;/urls&gt;&lt;electronic-resource-num&gt;https://doi.org/10.1016/j.jallcom.2017.05.039&lt;/electronic-resource-num&gt;&lt;/record&gt;&lt;/Cite&gt;&lt;/EndNote&gt;</w:instrTex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noProof/>
                                      <w:sz w:val="20"/>
                                      <w:szCs w:val="20"/>
                                    </w:rPr>
                                    <w:t>[6]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136437" w:rsidRPr="00136437" w14:paraId="4E551ABB" w14:textId="77777777" w:rsidTr="00E8052C">
                              <w:trPr>
                                <w:trHeight w:val="1425"/>
                                <w:jc w:val="center"/>
                              </w:trPr>
                              <w:tc>
                                <w:tcPr>
                                  <w:tcW w:w="1980" w:type="dxa"/>
                                  <w:vAlign w:val="center"/>
                                </w:tcPr>
                                <w:p w14:paraId="68A46196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shd w:val="clear" w:color="auto" w:fill="FCFCFC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shd w:val="clear" w:color="auto" w:fill="FCFCFC"/>
                                    </w:rPr>
                                    <w:t>ZnCo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shd w:val="clear" w:color="auto" w:fill="FCFCFC"/>
                                      <w:vertAlign w:val="subscript"/>
                                    </w:rPr>
                                    <w:t>2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shd w:val="clear" w:color="auto" w:fill="FCFCFC"/>
                                    </w:rPr>
                                    <w:t>O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shd w:val="clear" w:color="auto" w:fill="FCFCFC"/>
                                      <w:vertAlign w:val="subscript"/>
                                    </w:rPr>
                                    <w:t>4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shd w:val="clear" w:color="auto" w:fill="FCFCFC"/>
                                    </w:rPr>
                                    <w:t>-UTCS//AC ASC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vAlign w:val="center"/>
                                </w:tcPr>
                                <w:p w14:paraId="05409FB9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2 M KOH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vAlign w:val="center"/>
                                </w:tcPr>
                                <w:p w14:paraId="1B3C22B9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Cs/>
                                      <w:sz w:val="20"/>
                                      <w:szCs w:val="20"/>
                                    </w:rPr>
                                    <w:t>20.31 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vAlign w:val="center"/>
                                </w:tcPr>
                                <w:p w14:paraId="6D0CD49E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Cs/>
                                      <w:sz w:val="20"/>
                                      <w:szCs w:val="20"/>
                                    </w:rPr>
                                    <w:t xml:space="preserve">855 </w:t>
                                  </w:r>
                                </w:p>
                              </w:tc>
                              <w:tc>
                                <w:tcPr>
                                  <w:tcW w:w="1417" w:type="dxa"/>
                                  <w:vAlign w:val="center"/>
                                </w:tcPr>
                                <w:p w14:paraId="2045A132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5000 cycles @ 87% at 5 A g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vertAlign w:val="superscript"/>
                                    </w:rPr>
                                    <w:t>-1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vAlign w:val="center"/>
                                </w:tcPr>
                                <w:p w14:paraId="2A45AEF1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instrText xml:space="preserve"> ADDIN EN.CITE &lt;EndNote&gt;&lt;Cite&gt;&lt;Author&gt;zhou&lt;/Author&gt;&lt;Year&gt;2019&lt;/Year&gt;&lt;RecNum&gt;54&lt;/RecNum&gt;&lt;DisplayText&gt;[7]&lt;/DisplayText&gt;&lt;record&gt;&lt;rec-number&gt;54&lt;/rec-number&gt;&lt;foreign-keys&gt;&lt;key app="EN" db-id="f2tpffeap9aedcertti59sxuv5fxtrdtzfzf" timestamp="1756870468"&gt;54&lt;/key&gt;&lt;/foreign-keys&gt;&lt;ref-type name="Journal Article"&gt;17&lt;/ref-type&gt;&lt;contributors&gt;&lt;authors&gt;&lt;author&gt;zhou, Yueshen&lt;/author&gt;&lt;author&gt;Chen, Liang&lt;/author&gt;&lt;author&gt;Jiao, YueTing&lt;/author&gt;&lt;author&gt;Li, Zhaolei&lt;/author&gt;&lt;author&gt;Gao, Yanmin&lt;/author&gt;&lt;/authors&gt;&lt;/contributors&gt;&lt;titles&gt;&lt;title&gt;Controllable fabrication of ZnCo2O4 ultra-thin curved sheets on Ni foam for high-performance asymmetric supercapacitors&lt;/title&gt;&lt;secondary-title&gt;Electrochimica Acta&lt;/secondary-title&gt;&lt;/titles&gt;&lt;periodical&gt;&lt;full-title&gt;Electrochimica Acta&lt;/full-title&gt;&lt;/periodical&gt;&lt;pages&gt;388-394&lt;/pages&gt;&lt;volume&gt;299&lt;/volume&gt;&lt;keywords&gt;&lt;keyword&gt;Supercapacitors&lt;/keyword&gt;&lt;keyword&gt;Zinc cobaltite&lt;/keyword&gt;&lt;keyword&gt;Ultra-thin curved sheets&lt;/keyword&gt;&lt;keyword&gt;Utilization ratio&lt;/keyword&gt;&lt;keyword&gt;Asymmetric supercapacitors&lt;/keyword&gt;&lt;/keywords&gt;&lt;dates&gt;&lt;year&gt;2019&lt;/year&gt;&lt;pub-dates&gt;&lt;date&gt;2019/03/10/&lt;/date&gt;&lt;/pub-dates&gt;&lt;/dates&gt;&lt;isbn&gt;0013-4686&lt;/isbn&gt;&lt;urls&gt;&lt;related-urls&gt;&lt;url&gt;https://www.sciencedirect.com/science/article/pii/S0013468618329074&lt;/url&gt;&lt;/related-urls&gt;&lt;/urls&gt;&lt;electronic-resource-num&gt;https://doi.org/10.1016/j.electacta.2018.12.186&lt;/electronic-resource-num&gt;&lt;/record&gt;&lt;/Cite&gt;&lt;/EndNote&gt;</w:instrTex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noProof/>
                                      <w:sz w:val="20"/>
                                      <w:szCs w:val="20"/>
                                    </w:rPr>
                                    <w:t>[7]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136437" w:rsidRPr="00136437" w14:paraId="43AF90C2" w14:textId="77777777" w:rsidTr="00E8052C">
                              <w:trPr>
                                <w:trHeight w:val="1340"/>
                                <w:jc w:val="center"/>
                              </w:trPr>
                              <w:tc>
                                <w:tcPr>
                                  <w:tcW w:w="1980" w:type="dxa"/>
                                  <w:vAlign w:val="center"/>
                                </w:tcPr>
                                <w:p w14:paraId="31EF6734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Zn-MO//AC HSC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vAlign w:val="center"/>
                                </w:tcPr>
                                <w:p w14:paraId="4857059D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</w:rPr>
                                    <w:t>1 M KOH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vAlign w:val="center"/>
                                </w:tcPr>
                                <w:p w14:paraId="4D7F3C10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25.65 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vAlign w:val="center"/>
                                </w:tcPr>
                                <w:p w14:paraId="25301E76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5120 </w:t>
                                  </w:r>
                                </w:p>
                              </w:tc>
                              <w:tc>
                                <w:tcPr>
                                  <w:tcW w:w="1417" w:type="dxa"/>
                                  <w:vAlign w:val="center"/>
                                </w:tcPr>
                                <w:p w14:paraId="420D56E1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</w:rPr>
                                    <w:t>30000 cycles @ 81% at 30 mA cm</w:t>
                                  </w:r>
                                  <w:r w:rsidRPr="00136437"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  <w:vertAlign w:val="superscript"/>
                                    </w:rPr>
                                    <w:t>-2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vAlign w:val="center"/>
                                </w:tcPr>
                                <w:p w14:paraId="14CAD08E" w14:textId="77777777" w:rsidR="00136437" w:rsidRPr="00136437" w:rsidRDefault="00136437" w:rsidP="00136437">
                                  <w:pPr>
                                    <w:spacing w:line="360" w:lineRule="auto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136437"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</w:rPr>
                                    <w:t>This work</w:t>
                                  </w:r>
                                </w:p>
                              </w:tc>
                            </w:tr>
                          </w:tbl>
                          <w:p w14:paraId="24D8452B" w14:textId="5EF43F81" w:rsidR="00136437" w:rsidRPr="002F10F4" w:rsidRDefault="00136437" w:rsidP="00136437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C7BA672" id="Text Box 2" o:spid="_x0000_s1032" type="#_x0000_t202" style="position:absolute;left:0;text-align:left;margin-left:0;margin-top:0;width:428.3pt;height:630.75pt;z-index:25166540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" stroked="f">
                <v:textbox>
                  <w:txbxContent>
                    <w:p w14:paraId="7FB82662" w14:textId="0A8ABC30" w:rsidR="00136437" w:rsidRPr="00136437" w:rsidRDefault="00136437" w:rsidP="00136437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</w:pPr>
                      <w:r w:rsidRPr="00136437"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  <w:szCs w:val="20"/>
                        </w:rPr>
                        <w:t xml:space="preserve">Table S1. </w:t>
                      </w:r>
                      <w:r w:rsidRPr="00136437">
                        <w:rPr>
                          <w:rFonts w:ascii="Times New Roman" w:hAnsi="Times New Roman" w:cs="Times New Roman"/>
                          <w:bCs/>
                          <w:sz w:val="20"/>
                          <w:szCs w:val="20"/>
                        </w:rPr>
                        <w:t>Comparative E</w:t>
                      </w:r>
                      <w:r w:rsidRPr="00136437">
                        <w:rPr>
                          <w:rFonts w:ascii="Times New Roman" w:hAnsi="Times New Roman" w:cs="Times New Roman"/>
                          <w:bCs/>
                          <w:sz w:val="20"/>
                          <w:szCs w:val="20"/>
                          <w:vertAlign w:val="subscript"/>
                        </w:rPr>
                        <w:t>d</w:t>
                      </w:r>
                      <w:r w:rsidRPr="00136437">
                        <w:rPr>
                          <w:rFonts w:ascii="Times New Roman" w:hAnsi="Times New Roman" w:cs="Times New Roman"/>
                          <w:bCs/>
                          <w:sz w:val="20"/>
                          <w:szCs w:val="20"/>
                        </w:rPr>
                        <w:t>, P</w:t>
                      </w:r>
                      <w:r w:rsidRPr="00136437">
                        <w:rPr>
                          <w:rFonts w:ascii="Times New Roman" w:hAnsi="Times New Roman" w:cs="Times New Roman"/>
                          <w:bCs/>
                          <w:sz w:val="20"/>
                          <w:szCs w:val="20"/>
                          <w:vertAlign w:val="subscript"/>
                        </w:rPr>
                        <w:t>d</w:t>
                      </w:r>
                      <w:r w:rsidRPr="00136437">
                        <w:rPr>
                          <w:rFonts w:ascii="Times New Roman" w:hAnsi="Times New Roman" w:cs="Times New Roman"/>
                          <w:bCs/>
                          <w:sz w:val="20"/>
                          <w:szCs w:val="20"/>
                        </w:rPr>
                        <w:t>, and cycling stability of the fabricated Zn-MO//AC HSC with the reported works</w:t>
                      </w:r>
                      <w:r>
                        <w:rPr>
                          <w:rFonts w:ascii="Times New Roman" w:hAnsi="Times New Roman" w:cs="Times New Roman"/>
                          <w:bCs/>
                          <w:sz w:val="20"/>
                          <w:szCs w:val="20"/>
                        </w:rPr>
                        <w:t>.</w:t>
                      </w:r>
                    </w:p>
                    <w:p w14:paraId="56A57722" w14:textId="77777777" w:rsidR="00136437" w:rsidRPr="00136437" w:rsidRDefault="00136437" w:rsidP="00136437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</w:p>
                    <w:p w14:paraId="5B352508" w14:textId="77777777" w:rsidR="00136437" w:rsidRPr="002F10F4" w:rsidRDefault="00136437" w:rsidP="00136437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2F10F4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.</w:t>
                      </w:r>
                    </w:p>
                    <w:tbl>
                      <w:tblPr>
                        <w:tblStyle w:val="TableGrid"/>
                        <w:tblW w:w="7792" w:type="dxa"/>
                        <w:jc w:val="center"/>
                        <w:tblLayout w:type="fixed"/>
                        <w:tblLook w:val="04A0" w:firstRow="1" w:lastRow="0" w:firstColumn="1" w:lastColumn="0" w:noHBand="0" w:noVBand="1"/>
                      </w:tblPr>
                      <w:tblGrid>
                        <w:gridCol w:w="1980"/>
                        <w:gridCol w:w="1276"/>
                        <w:gridCol w:w="1134"/>
                        <w:gridCol w:w="1134"/>
                        <w:gridCol w:w="1417"/>
                        <w:gridCol w:w="851"/>
                      </w:tblGrid>
                      <w:tr w:rsidR="00136437" w:rsidRPr="00136437" w14:paraId="23221D27" w14:textId="77777777" w:rsidTr="00E8052C">
                        <w:trPr>
                          <w:trHeight w:val="1142"/>
                          <w:jc w:val="center"/>
                        </w:trPr>
                        <w:tc>
                          <w:tcPr>
                            <w:tcW w:w="1980" w:type="dxa"/>
                            <w:vAlign w:val="center"/>
                          </w:tcPr>
                          <w:p w14:paraId="20DA96B3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Sample</w:t>
                            </w:r>
                          </w:p>
                        </w:tc>
                        <w:tc>
                          <w:tcPr>
                            <w:tcW w:w="1276" w:type="dxa"/>
                            <w:vAlign w:val="center"/>
                          </w:tcPr>
                          <w:p w14:paraId="7CD40EFD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Electrolyte</w:t>
                            </w:r>
                          </w:p>
                        </w:tc>
                        <w:tc>
                          <w:tcPr>
                            <w:tcW w:w="1134" w:type="dxa"/>
                            <w:vAlign w:val="center"/>
                          </w:tcPr>
                          <w:p w14:paraId="6E50086D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E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  <w:vertAlign w:val="subscript"/>
                              </w:rPr>
                              <w:t>d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  <w:vertAlign w:val="subscript"/>
                              </w:rPr>
                              <w:t xml:space="preserve"> </w:t>
                            </w:r>
                            <w:r w:rsidRPr="00136437">
                              <w:rPr>
                                <w:b/>
                                <w:bCs/>
                              </w:rPr>
                              <w:t>(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Wh kg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vertAlign w:val="superscript"/>
                              </w:rPr>
                              <w:t>-1</w:t>
                            </w:r>
                            <w:r w:rsidRPr="00136437">
                              <w:rPr>
                                <w:b/>
                                <w:bCs/>
                              </w:rPr>
                              <w:t>)</w:t>
                            </w:r>
                          </w:p>
                        </w:tc>
                        <w:tc>
                          <w:tcPr>
                            <w:tcW w:w="1134" w:type="dxa"/>
                            <w:vAlign w:val="center"/>
                          </w:tcPr>
                          <w:p w14:paraId="0F603C01" w14:textId="77777777" w:rsid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  <w:vertAlign w:val="subscript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P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  <w:vertAlign w:val="subscript"/>
                              </w:rPr>
                              <w:t>d</w:t>
                            </w:r>
                          </w:p>
                          <w:p w14:paraId="79EAB652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b/>
                                <w:bCs/>
                              </w:rPr>
                              <w:t>(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W kg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vertAlign w:val="superscript"/>
                              </w:rPr>
                              <w:t>-1</w:t>
                            </w:r>
                            <w:r w:rsidRPr="00136437">
                              <w:rPr>
                                <w:b/>
                                <w:bCs/>
                              </w:rPr>
                              <w:t>)</w:t>
                            </w:r>
                          </w:p>
                        </w:tc>
                        <w:tc>
                          <w:tcPr>
                            <w:tcW w:w="1417" w:type="dxa"/>
                            <w:vAlign w:val="center"/>
                          </w:tcPr>
                          <w:p w14:paraId="3C615E54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stability</w:t>
                            </w:r>
                          </w:p>
                        </w:tc>
                        <w:tc>
                          <w:tcPr>
                            <w:tcW w:w="851" w:type="dxa"/>
                            <w:vAlign w:val="center"/>
                          </w:tcPr>
                          <w:p w14:paraId="7E6C7DC6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Ref.</w:t>
                            </w:r>
                          </w:p>
                        </w:tc>
                      </w:tr>
                      <w:tr w:rsidR="00136437" w:rsidRPr="00136437" w14:paraId="2639DD04" w14:textId="77777777" w:rsidTr="00E8052C">
                        <w:trPr>
                          <w:trHeight w:val="815"/>
                          <w:jc w:val="center"/>
                        </w:trPr>
                        <w:tc>
                          <w:tcPr>
                            <w:tcW w:w="1980" w:type="dxa"/>
                            <w:vAlign w:val="center"/>
                          </w:tcPr>
                          <w:p w14:paraId="6EC51D55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CoMoFN-90//CoMoFN-90</w:t>
                            </w:r>
                          </w:p>
                        </w:tc>
                        <w:tc>
                          <w:tcPr>
                            <w:tcW w:w="1276" w:type="dxa"/>
                            <w:vAlign w:val="center"/>
                          </w:tcPr>
                          <w:p w14:paraId="1B03409D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3 M KOH</w:t>
                            </w:r>
                          </w:p>
                        </w:tc>
                        <w:tc>
                          <w:tcPr>
                            <w:tcW w:w="1134" w:type="dxa"/>
                            <w:vAlign w:val="center"/>
                          </w:tcPr>
                          <w:p w14:paraId="66D28EE4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Cs/>
                                <w:sz w:val="20"/>
                                <w:szCs w:val="20"/>
                              </w:rPr>
                              <w:t>6.44 </w:t>
                            </w:r>
                          </w:p>
                        </w:tc>
                        <w:tc>
                          <w:tcPr>
                            <w:tcW w:w="1134" w:type="dxa"/>
                            <w:vAlign w:val="center"/>
                          </w:tcPr>
                          <w:p w14:paraId="36C0A216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Cs/>
                                <w:sz w:val="20"/>
                                <w:szCs w:val="20"/>
                              </w:rPr>
                              <w:t>7</w:t>
                            </w:r>
                            <w:r>
                              <w:rPr>
                                <w:rFonts w:ascii="Times New Roman" w:hAnsi="Times New Roman" w:cs="Times New Roman"/>
                                <w:bCs/>
                                <w:sz w:val="20"/>
                                <w:szCs w:val="20"/>
                              </w:rPr>
                              <w:t>00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bCs/>
                                <w:sz w:val="20"/>
                                <w:szCs w:val="20"/>
                              </w:rPr>
                              <w:t> </w:t>
                            </w:r>
                          </w:p>
                        </w:tc>
                        <w:tc>
                          <w:tcPr>
                            <w:tcW w:w="1417" w:type="dxa"/>
                            <w:vAlign w:val="center"/>
                          </w:tcPr>
                          <w:p w14:paraId="1716F6FE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6500 cycles @ 73% at 1 A g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perscript"/>
                              </w:rPr>
                              <w:t>-1</w:t>
                            </w:r>
                          </w:p>
                        </w:tc>
                        <w:tc>
                          <w:tcPr>
                            <w:tcW w:w="851" w:type="dxa"/>
                            <w:vAlign w:val="center"/>
                          </w:tcPr>
                          <w:p w14:paraId="670E2F4F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instrText xml:space="preserve"> ADDIN EN.CITE &lt;EndNote&gt;&lt;Cite&gt;&lt;Author&gt;Hsiao&lt;/Author&gt;&lt;Year&gt;2022&lt;/Year&gt;&lt;RecNum&gt;48&lt;/RecNum&gt;&lt;DisplayText&gt;[1]&lt;/DisplayText&gt;&lt;record&gt;&lt;rec-number&gt;48&lt;/rec-number&gt;&lt;foreign-keys&gt;&lt;key app="EN" db-id="f2tpffeap9aedcertti59sxuv5fxtrdtzfzf" timestamp="1756870468"&gt;48&lt;/key&gt;&lt;/foreign-keys&gt;&lt;ref-type name="Journal Article"&gt;17&lt;/ref-type&gt;&lt;contributors&gt;&lt;authors&gt;&lt;author&gt;Hsiao, Yu-Cheng&lt;/author&gt;&lt;author&gt;Yu, Hsiang-Yu&lt;/author&gt;&lt;author&gt;Lee, Pin-Yan&lt;/author&gt;&lt;author&gt;Yougbaré, Sibidou&lt;/author&gt;&lt;author&gt;Lin, Lu-Yin&lt;/author&gt;&lt;author&gt;Wu, Yung-Fu&lt;/author&gt;&lt;/authors&gt;&lt;/contributors&gt;&lt;titles&gt;&lt;title&gt;Facile synthesis of ammonium-decorated cobalt molybdenum fluoride as electroactive material of supercapacitor&lt;/title&gt;&lt;secondary-title&gt;Journal of Energy Storage&lt;/secondary-title&gt;&lt;/titles&gt;&lt;periodical&gt;&lt;full-title&gt;Journal of Energy Storage&lt;/full-title&gt;&lt;/periodical&gt;&lt;pages&gt;106055&lt;/pages&gt;&lt;volume&gt;56&lt;/volume&gt;&lt;keywords&gt;&lt;keyword&gt;Ammonia fluoride&lt;/keyword&gt;&lt;keyword&gt;Cobalt molybdenum fluoride&lt;/keyword&gt;&lt;keyword&gt;Hydrothermal&lt;/keyword&gt;&lt;keyword&gt;Perovskite&lt;/keyword&gt;&lt;keyword&gt;Supercapacitor&lt;/keyword&gt;&lt;keyword&gt;Zeolitic imidazolate framework 67&lt;/keyword&gt;&lt;/keywords&gt;&lt;dates&gt;&lt;year&gt;2022&lt;/year&gt;&lt;pub-dates&gt;&lt;date&gt;2022/12/10/&lt;/date&gt;&lt;/pub-dates&gt;&lt;/dates&gt;&lt;isbn&gt;2352-152X&lt;/isbn&gt;&lt;urls&gt;&lt;related-urls&gt;&lt;url&gt;https://www.sciencedirect.com/science/article/pii/S2352152X22020436&lt;/url&gt;&lt;/related-urls&gt;&lt;/urls&gt;&lt;electronic-resource-num&gt;https://doi.org/10.1016/j.est.2022.106055&lt;/electronic-resource-num&gt;&lt;/record&gt;&lt;/Cite&gt;&lt;/EndNote&gt;</w:instrTex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noProof/>
                                <w:sz w:val="20"/>
                                <w:szCs w:val="20"/>
                              </w:rPr>
                              <w:t>[1]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136437" w:rsidRPr="00136437" w14:paraId="5FD67794" w14:textId="77777777" w:rsidTr="00E8052C">
                        <w:trPr>
                          <w:trHeight w:val="1160"/>
                          <w:jc w:val="center"/>
                        </w:trPr>
                        <w:tc>
                          <w:tcPr>
                            <w:tcW w:w="1980" w:type="dxa"/>
                            <w:vAlign w:val="center"/>
                          </w:tcPr>
                          <w:p w14:paraId="14E0AAD6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MoO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bscript"/>
                              </w:rPr>
                              <w:t>3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/PPy/rGO//MoO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bscript"/>
                              </w:rPr>
                              <w:t>3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/PPy/rGO</w:t>
                            </w:r>
                          </w:p>
                        </w:tc>
                        <w:tc>
                          <w:tcPr>
                            <w:tcW w:w="1276" w:type="dxa"/>
                            <w:vAlign w:val="center"/>
                          </w:tcPr>
                          <w:p w14:paraId="0A06990E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1 mol L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perscript"/>
                              </w:rPr>
                              <w:t>-1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 Na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bscript"/>
                              </w:rPr>
                              <w:t>2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SO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bscript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1134" w:type="dxa"/>
                            <w:vAlign w:val="center"/>
                          </w:tcPr>
                          <w:p w14:paraId="3A2A623D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Cs/>
                                <w:sz w:val="20"/>
                                <w:szCs w:val="20"/>
                              </w:rPr>
                              <w:t>19.8 </w:t>
                            </w:r>
                          </w:p>
                        </w:tc>
                        <w:tc>
                          <w:tcPr>
                            <w:tcW w:w="1134" w:type="dxa"/>
                            <w:vAlign w:val="center"/>
                          </w:tcPr>
                          <w:p w14:paraId="070781D3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Cs/>
                                <w:sz w:val="20"/>
                                <w:szCs w:val="20"/>
                              </w:rPr>
                              <w:t xml:space="preserve">301 </w:t>
                            </w:r>
                          </w:p>
                        </w:tc>
                        <w:tc>
                          <w:tcPr>
                            <w:tcW w:w="1417" w:type="dxa"/>
                            <w:vAlign w:val="center"/>
                          </w:tcPr>
                          <w:p w14:paraId="460C2FF4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6000 cycles @ 86.2% at 2 A g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perscript"/>
                              </w:rPr>
                              <w:t>-1</w:t>
                            </w:r>
                          </w:p>
                        </w:tc>
                        <w:tc>
                          <w:tcPr>
                            <w:tcW w:w="851" w:type="dxa"/>
                            <w:vAlign w:val="center"/>
                          </w:tcPr>
                          <w:p w14:paraId="5C98753C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instrText xml:space="preserve"> ADDIN EN.CITE &lt;EndNote&gt;&lt;Cite&gt;&lt;Author&gt;Deng&lt;/Author&gt;&lt;Year&gt;2021&lt;/Year&gt;&lt;RecNum&gt;49&lt;/RecNum&gt;&lt;DisplayText&gt;[2]&lt;/DisplayText&gt;&lt;record&gt;&lt;rec-number&gt;49&lt;/rec-number&gt;&lt;foreign-keys&gt;&lt;key app="EN" db-id="f2tpffeap9aedcertti59sxuv5fxtrdtzfzf" timestamp="1756870468"&gt;49&lt;/key&gt;&lt;/foreign-keys&gt;&lt;ref-type name="Journal Article"&gt;17&lt;/ref-type&gt;&lt;contributors&gt;&lt;authors&gt;&lt;author&gt;Deng, Hangchun&lt;/author&gt;&lt;author&gt;Huang, Jie&lt;/author&gt;&lt;author&gt;Hu, Zhiyong&lt;/author&gt;&lt;author&gt;Chen, Xiangfei&lt;/author&gt;&lt;author&gt;Huang, Dejuan&lt;/author&gt;&lt;author&gt;Jin, Tianxiang&lt;/author&gt;&lt;/authors&gt;&lt;/contributors&gt;&lt;titles&gt;&lt;title&gt;Fabrication of a Three-Dimensionally Networked MoO3/PPy/rGO Composite for a High-Performance Symmetric Supercapacitor&lt;/title&gt;&lt;secondary-title&gt;ACS Omega&lt;/secondary-title&gt;&lt;/titles&gt;&lt;periodical&gt;&lt;full-title&gt;ACS Omega&lt;/full-title&gt;&lt;/periodical&gt;&lt;pages&gt;9426-9432&lt;/pages&gt;&lt;volume&gt;6&lt;/volume&gt;&lt;number&gt;14&lt;/number&gt;&lt;dates&gt;&lt;year&gt;2021&lt;/year&gt;&lt;pub-dates&gt;&lt;date&gt;2021/04/13&lt;/date&gt;&lt;/pub-dates&gt;&lt;/dates&gt;&lt;publisher&gt;American Chemical Society&lt;/publisher&gt;&lt;urls&gt;&lt;related-urls&gt;&lt;url&gt;https://doi.org/10.1021/acsomega.0c05953&lt;/url&gt;&lt;/related-urls&gt;&lt;/urls&gt;&lt;electronic-resource-num&gt;10.1021/acsomega.0c05953&lt;/electronic-resource-num&gt;&lt;/record&gt;&lt;/Cite&gt;&lt;/EndNote&gt;</w:instrTex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noProof/>
                                <w:sz w:val="20"/>
                                <w:szCs w:val="20"/>
                              </w:rPr>
                              <w:t>[2]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136437" w:rsidRPr="00136437" w14:paraId="60AC98F6" w14:textId="77777777" w:rsidTr="00E8052C">
                        <w:trPr>
                          <w:trHeight w:val="1637"/>
                          <w:jc w:val="center"/>
                        </w:trPr>
                        <w:tc>
                          <w:tcPr>
                            <w:tcW w:w="1980" w:type="dxa"/>
                            <w:vAlign w:val="center"/>
                          </w:tcPr>
                          <w:p w14:paraId="41B6617A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iCs/>
                                <w:sz w:val="20"/>
                                <w:szCs w:val="20"/>
                              </w:rPr>
                              <w:t>N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-rGO/ZnCo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bscript"/>
                              </w:rPr>
                              <w:t>2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O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bscript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1276" w:type="dxa"/>
                            <w:vAlign w:val="center"/>
                          </w:tcPr>
                          <w:p w14:paraId="0CC650B4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1 M KOH</w:t>
                            </w:r>
                          </w:p>
                        </w:tc>
                        <w:tc>
                          <w:tcPr>
                            <w:tcW w:w="1134" w:type="dxa"/>
                            <w:vAlign w:val="center"/>
                          </w:tcPr>
                          <w:p w14:paraId="2F12B287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Cs/>
                                <w:sz w:val="20"/>
                                <w:szCs w:val="20"/>
                              </w:rPr>
                              <w:t>21 </w:t>
                            </w:r>
                          </w:p>
                        </w:tc>
                        <w:tc>
                          <w:tcPr>
                            <w:tcW w:w="1134" w:type="dxa"/>
                            <w:vAlign w:val="center"/>
                          </w:tcPr>
                          <w:p w14:paraId="7B57B42A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Cs/>
                                <w:sz w:val="20"/>
                                <w:szCs w:val="20"/>
                              </w:rPr>
                              <w:t xml:space="preserve">1500 </w:t>
                            </w:r>
                          </w:p>
                        </w:tc>
                        <w:tc>
                          <w:tcPr>
                            <w:tcW w:w="1417" w:type="dxa"/>
                            <w:vAlign w:val="center"/>
                          </w:tcPr>
                          <w:p w14:paraId="6EA7A844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5000 cycles @ 89.6%</w:t>
                            </w:r>
                          </w:p>
                        </w:tc>
                        <w:tc>
                          <w:tcPr>
                            <w:tcW w:w="851" w:type="dxa"/>
                            <w:vAlign w:val="center"/>
                          </w:tcPr>
                          <w:p w14:paraId="30EF2008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instrText xml:space="preserve"> ADDIN EN.CITE &lt;EndNote&gt;&lt;Cite&gt;&lt;Author&gt;Vignesh&lt;/Author&gt;&lt;Year&gt;2023&lt;/Year&gt;&lt;RecNum&gt;50&lt;/RecNum&gt;&lt;DisplayText&gt;[3]&lt;/DisplayText&gt;&lt;record&gt;&lt;rec-number&gt;50&lt;/rec-number&gt;&lt;foreign-keys&gt;&lt;key app="EN" db-id="f2tpffeap9aedcertti59sxuv5fxtrdtzfzf" timestamp="1756870468"&gt;50&lt;/key&gt;&lt;/foreign-keys&gt;&lt;ref-type name="Journal Article"&gt;17&lt;/ref-type&gt;&lt;contributors&gt;&lt;authors&gt;&lt;author&gt;Vignesh, G.&lt;/author&gt;&lt;author&gt;Ranjithkumar, R.&lt;/author&gt;&lt;author&gt;Devendran, P.&lt;/author&gt;&lt;author&gt;Nallamuthu, N.&lt;/author&gt;&lt;author&gt;Sudhahar, S.&lt;/author&gt;&lt;author&gt;Krishna Kumar, M.&lt;/author&gt;&lt;/authors&gt;&lt;/contributors&gt;&lt;titles&gt;&lt;title&gt;Nitrogen doped reduced graphene oxide/ZnCo2O4 nanocomposite electrode for hybrid supercapacitor application&lt;/title&gt;&lt;secondary-title&gt;Materials Science and Engineering: B&lt;/secondary-title&gt;&lt;/titles&gt;&lt;periodical&gt;&lt;full-title&gt;Materials Science and Engineering: B&lt;/full-title&gt;&lt;/periodical&gt;&lt;pages&gt;116328&lt;/pages&gt;&lt;volume&gt;290&lt;/volume&gt;&lt;keywords&gt;&lt;keyword&gt;Nitrogen doped reduced graphene oxide (-rGO)&lt;/keyword&gt;&lt;keyword&gt;Asymmetric Supercapacitor&lt;/keyword&gt;&lt;keyword&gt;Cyclic Voltammetry&lt;/keyword&gt;&lt;keyword&gt;Electrochemistry&lt;/keyword&gt;&lt;keyword&gt;Spinel metal oxides&lt;/keyword&gt;&lt;/keywords&gt;&lt;dates&gt;&lt;year&gt;2023&lt;/year&gt;&lt;pub-dates&gt;&lt;date&gt;2023/04/01/&lt;/date&gt;&lt;/pub-dates&gt;&lt;/dates&gt;&lt;isbn&gt;0921-5107&lt;/isbn&gt;&lt;urls&gt;&lt;related-urls&gt;&lt;url&gt;https://www.sciencedirect.com/science/article/pii/S0921510723000703&lt;/url&gt;&lt;/related-urls&gt;&lt;/urls&gt;&lt;electronic-resource-num&gt;https://doi.org/10.1016/j.mseb.2023.116328&lt;/electronic-resource-num&gt;&lt;/record&gt;&lt;/Cite&gt;&lt;/EndNote&gt;</w:instrTex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noProof/>
                                <w:sz w:val="20"/>
                                <w:szCs w:val="20"/>
                              </w:rPr>
                              <w:t>[3]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136437" w:rsidRPr="00136437" w14:paraId="1FBEF674" w14:textId="77777777" w:rsidTr="00E8052C">
                        <w:trPr>
                          <w:trHeight w:val="1250"/>
                          <w:jc w:val="center"/>
                        </w:trPr>
                        <w:tc>
                          <w:tcPr>
                            <w:tcW w:w="1980" w:type="dxa"/>
                            <w:vAlign w:val="center"/>
                          </w:tcPr>
                          <w:p w14:paraId="58750F33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ZnCo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bscript"/>
                              </w:rPr>
                              <w:t>2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O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bscript"/>
                              </w:rPr>
                              <w:t>4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@ZnWO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bscript"/>
                              </w:rPr>
                              <w:t>4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//AC</w:t>
                            </w:r>
                          </w:p>
                        </w:tc>
                        <w:tc>
                          <w:tcPr>
                            <w:tcW w:w="1276" w:type="dxa"/>
                            <w:vAlign w:val="center"/>
                          </w:tcPr>
                          <w:p w14:paraId="1DD4FEB5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3 M KOH</w:t>
                            </w:r>
                          </w:p>
                        </w:tc>
                        <w:tc>
                          <w:tcPr>
                            <w:tcW w:w="1134" w:type="dxa"/>
                            <w:vAlign w:val="center"/>
                          </w:tcPr>
                          <w:p w14:paraId="0F3C1DCE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Cs/>
                                <w:sz w:val="20"/>
                                <w:szCs w:val="20"/>
                              </w:rPr>
                              <w:t>24 </w:t>
                            </w:r>
                          </w:p>
                        </w:tc>
                        <w:tc>
                          <w:tcPr>
                            <w:tcW w:w="1134" w:type="dxa"/>
                            <w:vAlign w:val="center"/>
                          </w:tcPr>
                          <w:p w14:paraId="10501638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Cs/>
                                <w:sz w:val="20"/>
                                <w:szCs w:val="20"/>
                              </w:rPr>
                              <w:t xml:space="preserve">400 </w:t>
                            </w:r>
                          </w:p>
                        </w:tc>
                        <w:tc>
                          <w:tcPr>
                            <w:tcW w:w="1417" w:type="dxa"/>
                            <w:vAlign w:val="center"/>
                          </w:tcPr>
                          <w:p w14:paraId="6B712687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5000 cycles @ 98.5% at 100 mA cm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perscript"/>
                              </w:rPr>
                              <w:t>-2</w:t>
                            </w:r>
                          </w:p>
                        </w:tc>
                        <w:tc>
                          <w:tcPr>
                            <w:tcW w:w="851" w:type="dxa"/>
                            <w:vAlign w:val="center"/>
                          </w:tcPr>
                          <w:p w14:paraId="6EDFEE1E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instrText xml:space="preserve"> ADDIN EN.CITE &lt;EndNote&gt;&lt;Cite&gt;&lt;Author&gt;Xie&lt;/Author&gt;&lt;Year&gt;2018&lt;/Year&gt;&lt;RecNum&gt;51&lt;/RecNum&gt;&lt;DisplayText&gt;[4]&lt;/DisplayText&gt;&lt;record&gt;&lt;rec-number&gt;51&lt;/rec-number&gt;&lt;foreign-keys&gt;&lt;key app="EN" db-id="f2tpffeap9aedcertti59sxuv5fxtrdtzfzf" timestamp="1756870468"&gt;51&lt;/key&gt;&lt;/foreign-keys&gt;&lt;ref-type name="Journal Article"&gt;17&lt;/ref-type&gt;&lt;contributors&gt;&lt;authors&gt;&lt;author&gt;Xie, Li&lt;/author&gt;&lt;author&gt;Liu, Yu&lt;/author&gt;&lt;author&gt;Bai, Hongye&lt;/author&gt;&lt;author&gt;Li, Chunxiang&lt;/author&gt;&lt;author&gt;Mao, Baodong&lt;/author&gt;&lt;author&gt;Sun, Lin&lt;/author&gt;&lt;author&gt;Shi, Weidong&lt;/author&gt;&lt;/authors&gt;&lt;/contributors&gt;&lt;titles&gt;&lt;title&gt;Core-shell structured ZnCo2O4@ZnWO4 nanowire arrays on nickel foam for advanced asymmetric supercapacitors&lt;/title&gt;&lt;secondary-title&gt;Journal of Colloid and Interface Science&lt;/secondary-title&gt;&lt;/titles&gt;&lt;periodical&gt;&lt;full-title&gt;Journal of Colloid and Interface Science&lt;/full-title&gt;&lt;/periodical&gt;&lt;pages&gt;64-73&lt;/pages&gt;&lt;volume&gt;531&lt;/volume&gt;&lt;keywords&gt;&lt;keyword&gt;ZnCoO@ZnWO&lt;/keyword&gt;&lt;keyword&gt;Core–shell&lt;/keyword&gt;&lt;keyword&gt;Hydrothermal method&lt;/keyword&gt;&lt;keyword&gt;Asymmetric supercapacitor&lt;/keyword&gt;&lt;keyword&gt;Specific capacitance&lt;/keyword&gt;&lt;/keywords&gt;&lt;dates&gt;&lt;year&gt;2018&lt;/year&gt;&lt;pub-dates&gt;&lt;date&gt;2018/12/01/&lt;/date&gt;&lt;/pub-dates&gt;&lt;/dates&gt;&lt;isbn&gt;0021-9797&lt;/isbn&gt;&lt;urls&gt;&lt;related-urls&gt;&lt;url&gt;https://www.sciencedirect.com/science/article/pii/S002197971830804X&lt;/url&gt;&lt;/related-urls&gt;&lt;/urls&gt;&lt;electronic-resource-num&gt;https://doi.org/10.1016/j.jcis.2018.07.049&lt;/electronic-resource-num&gt;&lt;/record&gt;&lt;/Cite&gt;&lt;/EndNote&gt;</w:instrTex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noProof/>
                                <w:sz w:val="20"/>
                                <w:szCs w:val="20"/>
                              </w:rPr>
                              <w:t>[4]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136437" w:rsidRPr="00136437" w14:paraId="5B6F172E" w14:textId="77777777" w:rsidTr="00E8052C">
                        <w:trPr>
                          <w:trHeight w:val="1070"/>
                          <w:jc w:val="center"/>
                        </w:trPr>
                        <w:tc>
                          <w:tcPr>
                            <w:tcW w:w="1980" w:type="dxa"/>
                            <w:vAlign w:val="center"/>
                          </w:tcPr>
                          <w:p w14:paraId="7C0175DC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ZnCo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bscript"/>
                              </w:rPr>
                              <w:t>2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O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bscript"/>
                              </w:rPr>
                              <w:t>4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//AC ASC</w:t>
                            </w:r>
                          </w:p>
                        </w:tc>
                        <w:tc>
                          <w:tcPr>
                            <w:tcW w:w="1276" w:type="dxa"/>
                            <w:vAlign w:val="center"/>
                          </w:tcPr>
                          <w:p w14:paraId="5F138230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2 M KOH</w:t>
                            </w:r>
                          </w:p>
                        </w:tc>
                        <w:tc>
                          <w:tcPr>
                            <w:tcW w:w="1134" w:type="dxa"/>
                            <w:vAlign w:val="center"/>
                          </w:tcPr>
                          <w:p w14:paraId="0A7662A7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Cs/>
                                <w:sz w:val="20"/>
                                <w:szCs w:val="20"/>
                              </w:rPr>
                              <w:t>21.2 </w:t>
                            </w:r>
                          </w:p>
                        </w:tc>
                        <w:tc>
                          <w:tcPr>
                            <w:tcW w:w="1134" w:type="dxa"/>
                            <w:vAlign w:val="center"/>
                          </w:tcPr>
                          <w:p w14:paraId="7AB353C4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Cs/>
                                <w:sz w:val="20"/>
                                <w:szCs w:val="20"/>
                              </w:rPr>
                              <w:t xml:space="preserve">800 </w:t>
                            </w:r>
                          </w:p>
                        </w:tc>
                        <w:tc>
                          <w:tcPr>
                            <w:tcW w:w="1417" w:type="dxa"/>
                            <w:vAlign w:val="center"/>
                          </w:tcPr>
                          <w:p w14:paraId="4CA181C2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10000 cycles @ 100% at 5 A g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perscript"/>
                              </w:rPr>
                              <w:t>-1</w:t>
                            </w:r>
                          </w:p>
                        </w:tc>
                        <w:tc>
                          <w:tcPr>
                            <w:tcW w:w="851" w:type="dxa"/>
                            <w:vAlign w:val="center"/>
                          </w:tcPr>
                          <w:p w14:paraId="6AFBDD8B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instrText xml:space="preserve"> ADDIN EN.CITE &lt;EndNote&gt;&lt;Cite&gt;&lt;Author&gt;Eum&lt;/Author&gt;&lt;Year&gt;2021&lt;/Year&gt;&lt;RecNum&gt;52&lt;/RecNum&gt;&lt;DisplayText&gt;[5]&lt;/DisplayText&gt;&lt;record&gt;&lt;rec-number&gt;52&lt;/rec-number&gt;&lt;foreign-keys&gt;&lt;key app="EN" db-id="f2tpffeap9aedcertti59sxuv5fxtrdtzfzf" timestamp="1756870468"&gt;52&lt;/key&gt;&lt;/foreign-keys&gt;&lt;ref-type name="Journal Article"&gt;17&lt;/ref-type&gt;&lt;contributors&gt;&lt;authors&gt;&lt;author&gt;Eum, Jeong-Hyun&lt;/author&gt;&lt;author&gt;Mandal, Debasish&lt;/author&gt;&lt;author&gt;Kim, Hansung&lt;/author&gt;&lt;/authors&gt;&lt;/contributors&gt;&lt;titles&gt;&lt;title&gt;A novel synthesis of 2D porous ZnCo2O4 nanoflakes using deep eutectic solvent for high-performance asymmetric supercapacitors&lt;/title&gt;&lt;secondary-title&gt;Journal of Electroanalytical Chemistry&lt;/secondary-title&gt;&lt;/titles&gt;&lt;periodical&gt;&lt;full-title&gt;Journal of Electroanalytical Chemistry&lt;/full-title&gt;&lt;/periodical&gt;&lt;pages&gt;115299&lt;/pages&gt;&lt;volume&gt;892&lt;/volume&gt;&lt;keywords&gt;&lt;keyword&gt;Supercapacitor&lt;/keyword&gt;&lt;keyword&gt;ZnCoO&lt;/keyword&gt;&lt;keyword&gt;Deep eutectic solvent&lt;/keyword&gt;&lt;keyword&gt;Ionothermal&lt;/keyword&gt;&lt;keyword&gt;2D porous nanoflakes&lt;/keyword&gt;&lt;/keywords&gt;&lt;dates&gt;&lt;year&gt;2021&lt;/year&gt;&lt;pub-dates&gt;&lt;date&gt;2021/07/01/&lt;/date&gt;&lt;/pub-dates&gt;&lt;/dates&gt;&lt;isbn&gt;1572-6657&lt;/isbn&gt;&lt;urls&gt;&lt;related-urls&gt;&lt;url&gt;https://www.sciencedirect.com/science/article/pii/S1572665721003258&lt;/url&gt;&lt;/related-urls&gt;&lt;/urls&gt;&lt;electronic-resource-num&gt;https://doi.org/10.1016/j.jelechem.2021.115299&lt;/electronic-resource-num&gt;&lt;/record&gt;&lt;/Cite&gt;&lt;/EndNote&gt;</w:instrTex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noProof/>
                                <w:sz w:val="20"/>
                                <w:szCs w:val="20"/>
                              </w:rPr>
                              <w:t>[5]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136437" w:rsidRPr="00136437" w14:paraId="266415C8" w14:textId="77777777" w:rsidTr="00E8052C">
                        <w:trPr>
                          <w:trHeight w:val="1340"/>
                          <w:jc w:val="center"/>
                        </w:trPr>
                        <w:tc>
                          <w:tcPr>
                            <w:tcW w:w="1980" w:type="dxa"/>
                            <w:vAlign w:val="center"/>
                          </w:tcPr>
                          <w:p w14:paraId="4FD918F3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PANI-ZnCo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bscript"/>
                              </w:rPr>
                              <w:t>2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O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bscript"/>
                              </w:rPr>
                              <w:t>4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//AC HSC</w:t>
                            </w:r>
                          </w:p>
                        </w:tc>
                        <w:tc>
                          <w:tcPr>
                            <w:tcW w:w="1276" w:type="dxa"/>
                            <w:vAlign w:val="center"/>
                          </w:tcPr>
                          <w:p w14:paraId="569F08EE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2 M KOH</w:t>
                            </w:r>
                          </w:p>
                        </w:tc>
                        <w:tc>
                          <w:tcPr>
                            <w:tcW w:w="1134" w:type="dxa"/>
                            <w:vAlign w:val="center"/>
                          </w:tcPr>
                          <w:p w14:paraId="2E266675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bCs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Cs/>
                                <w:sz w:val="20"/>
                                <w:szCs w:val="20"/>
                              </w:rPr>
                              <w:t>13.25 </w:t>
                            </w:r>
                          </w:p>
                        </w:tc>
                        <w:tc>
                          <w:tcPr>
                            <w:tcW w:w="1134" w:type="dxa"/>
                            <w:vAlign w:val="center"/>
                          </w:tcPr>
                          <w:p w14:paraId="123561BC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Cs/>
                                <w:sz w:val="20"/>
                                <w:szCs w:val="20"/>
                              </w:rPr>
                              <w:t xml:space="preserve">375 </w:t>
                            </w:r>
                          </w:p>
                        </w:tc>
                        <w:tc>
                          <w:tcPr>
                            <w:tcW w:w="1417" w:type="dxa"/>
                            <w:vAlign w:val="center"/>
                          </w:tcPr>
                          <w:p w14:paraId="24F32ADC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3000 cycles @ 90%</w:t>
                            </w:r>
                          </w:p>
                        </w:tc>
                        <w:tc>
                          <w:tcPr>
                            <w:tcW w:w="851" w:type="dxa"/>
                            <w:vAlign w:val="center"/>
                          </w:tcPr>
                          <w:p w14:paraId="1FC0114A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instrText xml:space="preserve"> ADDIN EN.CITE &lt;EndNote&gt;&lt;Cite&gt;&lt;Author&gt;Omar&lt;/Author&gt;&lt;Year&gt;2017&lt;/Year&gt;&lt;RecNum&gt;53&lt;/RecNum&gt;&lt;DisplayText&gt;[6]&lt;/DisplayText&gt;&lt;record&gt;&lt;rec-number&gt;53&lt;/rec-number&gt;&lt;foreign-keys&gt;&lt;key app="EN" db-id="f2tpffeap9aedcertti59sxuv5fxtrdtzfzf" timestamp="1756870468"&gt;53&lt;/key&gt;&lt;/foreign-keys&gt;&lt;ref-type name="Journal Article"&gt;17&lt;/ref-type&gt;&lt;contributors&gt;&lt;authors&gt;&lt;author&gt;Omar, Fatin Saiha&lt;/author&gt;&lt;author&gt;Numan, Arshid&lt;/author&gt;&lt;author&gt;Duraisamy, Navaneethan&lt;/author&gt;&lt;author&gt;Bashir, Shahid&lt;/author&gt;&lt;author&gt;Ramesh, K.&lt;/author&gt;&lt;author&gt;Ramesh, S.&lt;/author&gt;&lt;/authors&gt;&lt;/contributors&gt;&lt;titles&gt;&lt;title&gt;A promising binary nanocomposite of zinc cobaltite intercalated with polyaniline for supercapacitor and hydrazine sensor&lt;/title&gt;&lt;secondary-title&gt;Journal of Alloys and Compounds&lt;/secondary-title&gt;&lt;/titles&gt;&lt;periodical&gt;&lt;full-title&gt;Journal of Alloys and Compounds&lt;/full-title&gt;&lt;/periodical&gt;&lt;pages&gt;96-105&lt;/pages&gt;&lt;volume&gt;716&lt;/volume&gt;&lt;keywords&gt;&lt;keyword&gt;Nanostructured materials&lt;/keyword&gt;&lt;keyword&gt;Electrochemical reactions&lt;/keyword&gt;&lt;keyword&gt;Electrode materials&lt;/keyword&gt;&lt;keyword&gt;Oxide materials&lt;/keyword&gt;&lt;keyword&gt;Catalysis&lt;/keyword&gt;&lt;/keywords&gt;&lt;dates&gt;&lt;year&gt;2017&lt;/year&gt;&lt;pub-dates&gt;&lt;date&gt;2017/09/05/&lt;/date&gt;&lt;/pub-dates&gt;&lt;/dates&gt;&lt;isbn&gt;0925-8388&lt;/isbn&gt;&lt;urls&gt;&lt;related-urls&gt;&lt;url&gt;https://www.sciencedirect.com/science/article/pii/S0925838817316225&lt;/url&gt;&lt;/related-urls&gt;&lt;/urls&gt;&lt;electronic-resource-num&gt;https://doi.org/10.1016/j.jallcom.2017.05.039&lt;/electronic-resource-num&gt;&lt;/record&gt;&lt;/Cite&gt;&lt;/EndNote&gt;</w:instrTex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noProof/>
                                <w:sz w:val="20"/>
                                <w:szCs w:val="20"/>
                              </w:rPr>
                              <w:t>[6]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136437" w:rsidRPr="00136437" w14:paraId="4E551ABB" w14:textId="77777777" w:rsidTr="00E8052C">
                        <w:trPr>
                          <w:trHeight w:val="1425"/>
                          <w:jc w:val="center"/>
                        </w:trPr>
                        <w:tc>
                          <w:tcPr>
                            <w:tcW w:w="1980" w:type="dxa"/>
                            <w:vAlign w:val="center"/>
                          </w:tcPr>
                          <w:p w14:paraId="68A46196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shd w:val="clear" w:color="auto" w:fill="FCFCFC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shd w:val="clear" w:color="auto" w:fill="FCFCFC"/>
                              </w:rPr>
                              <w:t>ZnCo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shd w:val="clear" w:color="auto" w:fill="FCFCFC"/>
                                <w:vertAlign w:val="subscript"/>
                              </w:rPr>
                              <w:t>2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shd w:val="clear" w:color="auto" w:fill="FCFCFC"/>
                              </w:rPr>
                              <w:t>O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shd w:val="clear" w:color="auto" w:fill="FCFCFC"/>
                                <w:vertAlign w:val="subscript"/>
                              </w:rPr>
                              <w:t>4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shd w:val="clear" w:color="auto" w:fill="FCFCFC"/>
                              </w:rPr>
                              <w:t>-UTCS//AC ASC</w:t>
                            </w:r>
                          </w:p>
                        </w:tc>
                        <w:tc>
                          <w:tcPr>
                            <w:tcW w:w="1276" w:type="dxa"/>
                            <w:vAlign w:val="center"/>
                          </w:tcPr>
                          <w:p w14:paraId="05409FB9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2 M KOH</w:t>
                            </w:r>
                          </w:p>
                        </w:tc>
                        <w:tc>
                          <w:tcPr>
                            <w:tcW w:w="1134" w:type="dxa"/>
                            <w:vAlign w:val="center"/>
                          </w:tcPr>
                          <w:p w14:paraId="1B3C22B9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bCs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Cs/>
                                <w:sz w:val="20"/>
                                <w:szCs w:val="20"/>
                              </w:rPr>
                              <w:t>20.31 </w:t>
                            </w:r>
                          </w:p>
                        </w:tc>
                        <w:tc>
                          <w:tcPr>
                            <w:tcW w:w="1134" w:type="dxa"/>
                            <w:vAlign w:val="center"/>
                          </w:tcPr>
                          <w:p w14:paraId="6D0CD49E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Cs/>
                                <w:sz w:val="20"/>
                                <w:szCs w:val="20"/>
                              </w:rPr>
                              <w:t xml:space="preserve">855 </w:t>
                            </w:r>
                          </w:p>
                        </w:tc>
                        <w:tc>
                          <w:tcPr>
                            <w:tcW w:w="1417" w:type="dxa"/>
                            <w:vAlign w:val="center"/>
                          </w:tcPr>
                          <w:p w14:paraId="2045A132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5000 cycles @ 87% at 5 A g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perscript"/>
                              </w:rPr>
                              <w:t>-1</w:t>
                            </w:r>
                          </w:p>
                        </w:tc>
                        <w:tc>
                          <w:tcPr>
                            <w:tcW w:w="851" w:type="dxa"/>
                            <w:vAlign w:val="center"/>
                          </w:tcPr>
                          <w:p w14:paraId="2A45AEF1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instrText xml:space="preserve"> ADDIN EN.CITE &lt;EndNote&gt;&lt;Cite&gt;&lt;Author&gt;zhou&lt;/Author&gt;&lt;Year&gt;2019&lt;/Year&gt;&lt;RecNum&gt;54&lt;/RecNum&gt;&lt;DisplayText&gt;[7]&lt;/DisplayText&gt;&lt;record&gt;&lt;rec-number&gt;54&lt;/rec-number&gt;&lt;foreign-keys&gt;&lt;key app="EN" db-id="f2tpffeap9aedcertti59sxuv5fxtrdtzfzf" timestamp="1756870468"&gt;54&lt;/key&gt;&lt;/foreign-keys&gt;&lt;ref-type name="Journal Article"&gt;17&lt;/ref-type&gt;&lt;contributors&gt;&lt;authors&gt;&lt;author&gt;zhou, Yueshen&lt;/author&gt;&lt;author&gt;Chen, Liang&lt;/author&gt;&lt;author&gt;Jiao, YueTing&lt;/author&gt;&lt;author&gt;Li, Zhaolei&lt;/author&gt;&lt;author&gt;Gao, Yanmin&lt;/author&gt;&lt;/authors&gt;&lt;/contributors&gt;&lt;titles&gt;&lt;title&gt;Controllable fabrication of ZnCo2O4 ultra-thin curved sheets on Ni foam for high-performance asymmetric supercapacitors&lt;/title&gt;&lt;secondary-title&gt;Electrochimica Acta&lt;/secondary-title&gt;&lt;/titles&gt;&lt;periodical&gt;&lt;full-title&gt;Electrochimica Acta&lt;/full-title&gt;&lt;/periodical&gt;&lt;pages&gt;388-394&lt;/pages&gt;&lt;volume&gt;299&lt;/volume&gt;&lt;keywords&gt;&lt;keyword&gt;Supercapacitors&lt;/keyword&gt;&lt;keyword&gt;Zinc cobaltite&lt;/keyword&gt;&lt;keyword&gt;Ultra-thin curved sheets&lt;/keyword&gt;&lt;keyword&gt;Utilization ratio&lt;/keyword&gt;&lt;keyword&gt;Asymmetric supercapacitors&lt;/keyword&gt;&lt;/keywords&gt;&lt;dates&gt;&lt;year&gt;2019&lt;/year&gt;&lt;pub-dates&gt;&lt;date&gt;2019/03/10/&lt;/date&gt;&lt;/pub-dates&gt;&lt;/dates&gt;&lt;isbn&gt;0013-4686&lt;/isbn&gt;&lt;urls&gt;&lt;related-urls&gt;&lt;url&gt;https://www.sciencedirect.com/science/article/pii/S0013468618329074&lt;/url&gt;&lt;/related-urls&gt;&lt;/urls&gt;&lt;electronic-resource-num&gt;https://doi.org/10.1016/j.electacta.2018.12.186&lt;/electronic-resource-num&gt;&lt;/record&gt;&lt;/Cite&gt;&lt;/EndNote&gt;</w:instrTex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noProof/>
                                <w:sz w:val="20"/>
                                <w:szCs w:val="20"/>
                              </w:rPr>
                              <w:t>[7]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136437" w:rsidRPr="00136437" w14:paraId="43AF90C2" w14:textId="77777777" w:rsidTr="00E8052C">
                        <w:trPr>
                          <w:trHeight w:val="1340"/>
                          <w:jc w:val="center"/>
                        </w:trPr>
                        <w:tc>
                          <w:tcPr>
                            <w:tcW w:w="1980" w:type="dxa"/>
                            <w:vAlign w:val="center"/>
                          </w:tcPr>
                          <w:p w14:paraId="31EF6734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Zn-MO//AC HSC</w:t>
                            </w:r>
                          </w:p>
                        </w:tc>
                        <w:tc>
                          <w:tcPr>
                            <w:tcW w:w="1276" w:type="dxa"/>
                            <w:vAlign w:val="center"/>
                          </w:tcPr>
                          <w:p w14:paraId="4857059D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1 M KOH</w:t>
                            </w:r>
                          </w:p>
                        </w:tc>
                        <w:tc>
                          <w:tcPr>
                            <w:tcW w:w="1134" w:type="dxa"/>
                            <w:vAlign w:val="center"/>
                          </w:tcPr>
                          <w:p w14:paraId="4D7F3C10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25.65 </w:t>
                            </w:r>
                          </w:p>
                        </w:tc>
                        <w:tc>
                          <w:tcPr>
                            <w:tcW w:w="1134" w:type="dxa"/>
                            <w:vAlign w:val="center"/>
                          </w:tcPr>
                          <w:p w14:paraId="25301E76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5120 </w:t>
                            </w:r>
                          </w:p>
                        </w:tc>
                        <w:tc>
                          <w:tcPr>
                            <w:tcW w:w="1417" w:type="dxa"/>
                            <w:vAlign w:val="center"/>
                          </w:tcPr>
                          <w:p w14:paraId="420D56E1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30000 cycles @ 81% at 30 mA cm</w:t>
                            </w:r>
                            <w:r w:rsidRPr="00136437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  <w:vertAlign w:val="superscript"/>
                              </w:rPr>
                              <w:t>-2</w:t>
                            </w:r>
                          </w:p>
                        </w:tc>
                        <w:tc>
                          <w:tcPr>
                            <w:tcW w:w="851" w:type="dxa"/>
                            <w:vAlign w:val="center"/>
                          </w:tcPr>
                          <w:p w14:paraId="14CAD08E" w14:textId="77777777" w:rsidR="00136437" w:rsidRPr="00136437" w:rsidRDefault="00136437" w:rsidP="00136437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</w:pPr>
                            <w:r w:rsidRPr="00136437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This work</w:t>
                            </w:r>
                          </w:p>
                        </w:tc>
                      </w:tr>
                    </w:tbl>
                    <w:p w14:paraId="24D8452B" w14:textId="5EF43F81" w:rsidR="00136437" w:rsidRPr="002F10F4" w:rsidRDefault="00136437" w:rsidP="00136437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</w:p>
                  </w:txbxContent>
                </v:textbox>
                <w10:wrap type="topAndBottom"/>
              </v:shape>
            </w:pict>
          </mc:Fallback>
        </mc:AlternateContent>
      </w:r>
    </w:p>
    <w:p w14:paraId="26C87729" w14:textId="77777777" w:rsidR="00136437" w:rsidRDefault="00136437" w:rsidP="00035226">
      <w:pPr>
        <w:spacing w:line="480" w:lineRule="auto"/>
        <w:jc w:val="both"/>
        <w:rPr>
          <w:rFonts w:ascii="Times New Roman" w:hAnsi="Times New Roman" w:cs="Times New Roman"/>
        </w:rPr>
      </w:pPr>
    </w:p>
    <w:p w14:paraId="16AB2C16" w14:textId="77777777" w:rsidR="00035226" w:rsidRPr="0039639B" w:rsidRDefault="005F2718" w:rsidP="0039639B">
      <w:pPr>
        <w:spacing w:line="480" w:lineRule="auto"/>
        <w:jc w:val="both"/>
        <w:rPr>
          <w:rFonts w:ascii="Times New Roman" w:hAnsi="Times New Roman" w:cs="Times New Roman"/>
          <w:b/>
          <w:lang w:val="en-US"/>
        </w:rPr>
      </w:pPr>
      <w:r w:rsidRPr="0039639B">
        <w:rPr>
          <w:rFonts w:ascii="Times New Roman" w:hAnsi="Times New Roman" w:cs="Times New Roman"/>
          <w:b/>
          <w:lang w:val="en-US"/>
        </w:rPr>
        <w:lastRenderedPageBreak/>
        <w:t>References</w:t>
      </w:r>
    </w:p>
    <w:p w14:paraId="2E7E1BE7" w14:textId="77777777" w:rsidR="00136437" w:rsidRPr="00136437" w:rsidRDefault="00035226" w:rsidP="00136437">
      <w:pPr>
        <w:pStyle w:val="EndNoteBibliography"/>
        <w:spacing w:after="240"/>
      </w:pPr>
      <w:r w:rsidRPr="0039639B">
        <w:fldChar w:fldCharType="begin"/>
      </w:r>
      <w:r w:rsidRPr="0039639B">
        <w:instrText xml:space="preserve"> ADDIN EN.REFLIST </w:instrText>
      </w:r>
      <w:r w:rsidRPr="0039639B">
        <w:fldChar w:fldCharType="separate"/>
      </w:r>
      <w:r w:rsidR="00136437" w:rsidRPr="00136437">
        <w:t>[1] Hsiao Y-C, Yu H-Y, Lee P-Y, Yougbaré S, Lin L-Y, Wu Y-F (2022) Facile synthesis of ammonium-decorated cobalt molybdenum fluoride as electroactive material of supercapacitor. Journal of Energy Storage 56:106055.</w:t>
      </w:r>
    </w:p>
    <w:p w14:paraId="2F629E85" w14:textId="77777777" w:rsidR="00136437" w:rsidRPr="00136437" w:rsidRDefault="00136437" w:rsidP="00136437">
      <w:pPr>
        <w:pStyle w:val="EndNoteBibliography"/>
        <w:spacing w:after="240"/>
      </w:pPr>
      <w:r w:rsidRPr="00136437">
        <w:t>[2] Deng H, Huang J, Hu Z, Chen X, Huang D, Jin T (2021) Fabrication of a Three-Dimensionally Networked MoO3/PPy/rGO Composite for a High-Performance Symmetric Supercapacitor. ACS Omega 6:9426-9432.</w:t>
      </w:r>
    </w:p>
    <w:p w14:paraId="20996BE0" w14:textId="77777777" w:rsidR="00136437" w:rsidRPr="00136437" w:rsidRDefault="00136437" w:rsidP="00136437">
      <w:pPr>
        <w:pStyle w:val="EndNoteBibliography"/>
        <w:spacing w:after="240"/>
      </w:pPr>
      <w:r w:rsidRPr="00136437">
        <w:t>[3] Vignesh G, Ranjithkumar R, Devendran P, Nallamuthu N, Sudhahar S, Krishna Kumar M (2023) Nitrogen doped reduced graphene oxide/ZnCo2O4 nanocomposite electrode for hybrid supercapacitor application. Materials Science and Engineering: B 290:116328.</w:t>
      </w:r>
    </w:p>
    <w:p w14:paraId="50ADCFFA" w14:textId="77777777" w:rsidR="00136437" w:rsidRPr="00136437" w:rsidRDefault="00136437" w:rsidP="00136437">
      <w:pPr>
        <w:pStyle w:val="EndNoteBibliography"/>
        <w:spacing w:after="240"/>
      </w:pPr>
      <w:r w:rsidRPr="00136437">
        <w:t>[4] Xie L, Liu Y, Bai H, Li C, Mao B, Sun L, Shi W (2018) Core-shell structured ZnCo2O4@ZnWO4 nanowire arrays on nickel foam for advanced asymmetric supercapacitors. Journal of Colloid and Interface Science 531:64-73.</w:t>
      </w:r>
    </w:p>
    <w:p w14:paraId="27654B22" w14:textId="77777777" w:rsidR="00136437" w:rsidRPr="00136437" w:rsidRDefault="00136437" w:rsidP="00136437">
      <w:pPr>
        <w:pStyle w:val="EndNoteBibliography"/>
        <w:spacing w:after="240"/>
      </w:pPr>
      <w:r w:rsidRPr="00136437">
        <w:t>[5] Eum J-H, Mandal D, Kim H (2021) A novel synthesis of 2D porous ZnCo2O4 nanoflakes using deep eutectic solvent for high-performance asymmetric supercapacitors. Journal of Electroanalytical Chemistry 892:115299.</w:t>
      </w:r>
    </w:p>
    <w:p w14:paraId="32EE7430" w14:textId="77777777" w:rsidR="00136437" w:rsidRPr="00136437" w:rsidRDefault="00136437" w:rsidP="00136437">
      <w:pPr>
        <w:pStyle w:val="EndNoteBibliography"/>
        <w:spacing w:after="240"/>
      </w:pPr>
      <w:r w:rsidRPr="00136437">
        <w:t>[6] Omar FS, Numan A, Duraisamy N, Bashir S, Ramesh K, Ramesh S (2017) A promising binary nanocomposite of zinc cobaltite intercalated with polyaniline for supercapacitor and hydrazine sensor. Journal of Alloys and Compounds 716:96-105.</w:t>
      </w:r>
    </w:p>
    <w:p w14:paraId="4E77F73A" w14:textId="77777777" w:rsidR="00136437" w:rsidRPr="00136437" w:rsidRDefault="00136437" w:rsidP="00136437">
      <w:pPr>
        <w:pStyle w:val="EndNoteBibliography"/>
      </w:pPr>
      <w:r w:rsidRPr="00136437">
        <w:t>[7] zhou Y, Chen L, Jiao Y, Li Z, Gao Y (2019) Controllable fabrication of ZnCo2O4 ultra-thin curved sheets on Ni foam for high-performance asymmetric supercapacitors. Electrochimica Acta 299:388-394.</w:t>
      </w:r>
    </w:p>
    <w:p w14:paraId="1C4060B8" w14:textId="7EC7B502" w:rsidR="00035226" w:rsidRPr="00035226" w:rsidRDefault="00035226" w:rsidP="00136437">
      <w:pPr>
        <w:rPr>
          <w:rFonts w:ascii="Times New Roman" w:hAnsi="Times New Roman" w:cs="Times New Roman"/>
          <w:lang w:val="en-US"/>
        </w:rPr>
      </w:pPr>
      <w:r w:rsidRPr="0039639B">
        <w:rPr>
          <w:rFonts w:ascii="Times New Roman" w:hAnsi="Times New Roman" w:cs="Times New Roman"/>
          <w:lang w:val="en-US"/>
        </w:rPr>
        <w:fldChar w:fldCharType="end"/>
      </w:r>
    </w:p>
    <w:sectPr w:rsidR="00035226" w:rsidRPr="0003522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urnal of sol-gel science and Techn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2tpffeap9aedcertti59sxuv5fxtrdtzfzf&quot;&gt;references 3rd paper&lt;record-ids&gt;&lt;item&gt;48&lt;/item&gt;&lt;item&gt;49&lt;/item&gt;&lt;item&gt;50&lt;/item&gt;&lt;item&gt;51&lt;/item&gt;&lt;item&gt;52&lt;/item&gt;&lt;item&gt;53&lt;/item&gt;&lt;item&gt;54&lt;/item&gt;&lt;/record-ids&gt;&lt;/item&gt;&lt;/Libraries&gt;"/>
    <w:docVar w:name="EN.UseJSCitationFormat" w:val="False"/>
  </w:docVars>
  <w:rsids>
    <w:rsidRoot w:val="008A6D27"/>
    <w:rsid w:val="00035226"/>
    <w:rsid w:val="0004538E"/>
    <w:rsid w:val="00060D51"/>
    <w:rsid w:val="000B7CC4"/>
    <w:rsid w:val="00136437"/>
    <w:rsid w:val="00175C95"/>
    <w:rsid w:val="001F1595"/>
    <w:rsid w:val="001F5755"/>
    <w:rsid w:val="002410A2"/>
    <w:rsid w:val="0030639A"/>
    <w:rsid w:val="0039639B"/>
    <w:rsid w:val="00457735"/>
    <w:rsid w:val="004D604E"/>
    <w:rsid w:val="005B35CA"/>
    <w:rsid w:val="005F2718"/>
    <w:rsid w:val="0069651B"/>
    <w:rsid w:val="006A1139"/>
    <w:rsid w:val="00792D76"/>
    <w:rsid w:val="008A6D27"/>
    <w:rsid w:val="00932864"/>
    <w:rsid w:val="00940221"/>
    <w:rsid w:val="00B30A82"/>
    <w:rsid w:val="00BA320C"/>
    <w:rsid w:val="00C15835"/>
    <w:rsid w:val="00C26E29"/>
    <w:rsid w:val="00D241B7"/>
    <w:rsid w:val="00D72C0D"/>
    <w:rsid w:val="00EE42AF"/>
    <w:rsid w:val="00FD4F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485CCF16"/>
  <w15:chartTrackingRefBased/>
  <w15:docId w15:val="{3CD49C4B-7C92-4AB2-A9B7-B1C1941A65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IN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36437"/>
  </w:style>
  <w:style w:type="paragraph" w:styleId="Heading1">
    <w:name w:val="heading 1"/>
    <w:basedOn w:val="Normal"/>
    <w:next w:val="Normal"/>
    <w:link w:val="Heading1Char"/>
    <w:uiPriority w:val="9"/>
    <w:qFormat/>
    <w:rsid w:val="008A6D27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A6D27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A6D27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A6D27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A6D27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A6D27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A6D27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A6D27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A6D27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A6D27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A6D2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A6D27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A6D27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A6D27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A6D27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A6D27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A6D27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A6D27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A6D27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A6D2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A6D27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A6D27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A6D27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A6D27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A6D27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8A6D27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A6D27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A6D27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A6D27"/>
    <w:rPr>
      <w:b/>
      <w:bCs/>
      <w:smallCaps/>
      <w:color w:val="2F5496" w:themeColor="accent1" w:themeShade="BF"/>
      <w:spacing w:val="5"/>
    </w:rPr>
  </w:style>
  <w:style w:type="table" w:styleId="TableGrid">
    <w:name w:val="Table Grid"/>
    <w:basedOn w:val="TableNormal"/>
    <w:uiPriority w:val="39"/>
    <w:rsid w:val="00035226"/>
    <w:pPr>
      <w:spacing w:after="0" w:line="240" w:lineRule="auto"/>
    </w:pPr>
    <w:rPr>
      <w:kern w:val="0"/>
      <w:sz w:val="22"/>
      <w:szCs w:val="22"/>
      <w:lang w:val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35226"/>
    <w:pPr>
      <w:spacing w:after="0"/>
      <w:jc w:val="center"/>
    </w:pPr>
    <w:rPr>
      <w:rFonts w:ascii="Times New Roman" w:hAnsi="Times New Roman" w:cs="Times New Roman"/>
      <w:noProof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35226"/>
    <w:rPr>
      <w:rFonts w:ascii="Times New Roman" w:hAnsi="Times New Roman" w:cs="Times New Roman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35226"/>
    <w:pPr>
      <w:spacing w:line="240" w:lineRule="auto"/>
      <w:jc w:val="both"/>
    </w:pPr>
    <w:rPr>
      <w:rFonts w:ascii="Times New Roman" w:hAnsi="Times New Roman" w:cs="Times New Roman"/>
      <w:noProof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35226"/>
    <w:rPr>
      <w:rFonts w:ascii="Times New Roman" w:hAnsi="Times New Roman" w:cs="Times New Roman"/>
      <w:noProof/>
      <w:sz w:val="20"/>
      <w:lang w:val="en-US"/>
    </w:rPr>
  </w:style>
  <w:style w:type="character" w:styleId="Hyperlink">
    <w:name w:val="Hyperlink"/>
    <w:basedOn w:val="DefaultParagraphFont"/>
    <w:uiPriority w:val="99"/>
    <w:unhideWhenUsed/>
    <w:rsid w:val="00D72C0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72C0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34054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hyperlink" Target="mailto:ramanadh01@gmail.com" TargetMode="External"/><Relationship Id="rId10" Type="http://schemas.openxmlformats.org/officeDocument/2006/relationships/fontTable" Target="fontTable.xml"/><Relationship Id="rId4" Type="http://schemas.openxmlformats.org/officeDocument/2006/relationships/hyperlink" Target="mailto:sihyun_park@yu.ac.kr" TargetMode="Externa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</TotalTime>
  <Pages>4</Pages>
  <Words>379</Words>
  <Characters>2164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. Meenakshi</dc:creator>
  <cp:keywords/>
  <dc:description/>
  <cp:lastModifiedBy>PURUSOTTAM REDDY</cp:lastModifiedBy>
  <cp:revision>9</cp:revision>
  <dcterms:created xsi:type="dcterms:W3CDTF">2025-08-26T08:33:00Z</dcterms:created>
  <dcterms:modified xsi:type="dcterms:W3CDTF">2025-09-03T03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f305e178-4526-4d98-92b9-39804da98533</vt:lpwstr>
  </property>
</Properties>
</file>